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81D97" w:rsidRPr="003170A0" w:rsidRDefault="00181D97" w:rsidP="00181D97">
      <w:pPr>
        <w:rPr>
          <w:b/>
          <w:lang w:val="en-US"/>
        </w:rPr>
      </w:pPr>
      <w:r w:rsidRPr="003170A0">
        <w:rPr>
          <w:b/>
          <w:lang w:val="en-US"/>
        </w:rPr>
        <w:t xml:space="preserve">Supplement table </w:t>
      </w:r>
      <w:r>
        <w:rPr>
          <w:b/>
          <w:lang w:val="en-US"/>
        </w:rPr>
        <w:t>1</w:t>
      </w:r>
    </w:p>
    <w:p w:rsidR="00181D97" w:rsidRPr="003170A0" w:rsidRDefault="00181D97" w:rsidP="00181D97">
      <w:pPr>
        <w:rPr>
          <w:lang w:val="en-US"/>
        </w:rPr>
      </w:pPr>
      <w:r w:rsidRPr="003170A0">
        <w:rPr>
          <w:lang w:val="en-US"/>
        </w:rPr>
        <w:t>Test</w:t>
      </w:r>
      <w:r>
        <w:rPr>
          <w:lang w:val="en-US"/>
        </w:rPr>
        <w:t>s for linearity. P-</w:t>
      </w:r>
      <w:r w:rsidRPr="003170A0">
        <w:rPr>
          <w:lang w:val="en-US"/>
        </w:rPr>
        <w:t xml:space="preserve">values for likelihood ratio tests comparing fully adjusted model linear model with model including also a quadratic term </w:t>
      </w:r>
      <w:r>
        <w:rPr>
          <w:lang w:val="en-US"/>
        </w:rPr>
        <w:t xml:space="preserve">of the pollutant </w:t>
      </w:r>
      <w:r w:rsidRPr="003170A0">
        <w:rPr>
          <w:lang w:val="en-US"/>
        </w:rPr>
        <w:t>(A) and a categorical model with twenty equal sized categories</w:t>
      </w:r>
      <w:r>
        <w:rPr>
          <w:lang w:val="en-US"/>
        </w:rPr>
        <w:t xml:space="preserve"> of exposure</w:t>
      </w:r>
      <w:r w:rsidRPr="003170A0">
        <w:rPr>
          <w:lang w:val="en-US"/>
        </w:rPr>
        <w:t xml:space="preserve"> (defined among controls) (B)</w:t>
      </w:r>
      <w:r>
        <w:rPr>
          <w:lang w:val="en-US"/>
        </w:rPr>
        <w:t>. Air pollution averaged over all addresses 10 years prior to index.</w:t>
      </w:r>
      <w:bookmarkStart w:id="0" w:name="_GoBack"/>
      <w:bookmarkEnd w:id="0"/>
    </w:p>
    <w:tbl>
      <w:tblPr>
        <w:tblW w:w="7938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969"/>
        <w:gridCol w:w="567"/>
        <w:gridCol w:w="993"/>
        <w:gridCol w:w="850"/>
        <w:gridCol w:w="851"/>
        <w:gridCol w:w="708"/>
      </w:tblGrid>
      <w:tr w:rsidR="00181D97" w:rsidRPr="003170A0" w:rsidTr="0044408F">
        <w:trPr>
          <w:trHeight w:val="300"/>
        </w:trPr>
        <w:tc>
          <w:tcPr>
            <w:tcW w:w="39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3170A0" w:rsidRDefault="00181D97" w:rsidP="0044408F">
            <w:pPr>
              <w:rPr>
                <w:rFonts w:eastAsia="Times New Roman"/>
                <w:sz w:val="20"/>
                <w:szCs w:val="24"/>
                <w:lang w:val="en-US" w:eastAsia="da-DK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3170A0" w:rsidRDefault="00181D97" w:rsidP="000E139C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  <w:lang w:eastAsia="da-DK"/>
              </w:rPr>
            </w:pPr>
            <w:r w:rsidRPr="003170A0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  <w:lang w:eastAsia="da-DK"/>
              </w:rPr>
              <w:t>BC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3170A0" w:rsidRDefault="00181D97" w:rsidP="000E139C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  <w:lang w:eastAsia="da-DK"/>
              </w:rPr>
            </w:pPr>
            <w:r w:rsidRPr="003170A0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  <w:lang w:eastAsia="da-DK"/>
              </w:rPr>
              <w:t>PM</w:t>
            </w:r>
            <w:r w:rsidRPr="00181D97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  <w:vertAlign w:val="subscript"/>
                <w:lang w:eastAsia="da-DK"/>
              </w:rPr>
              <w:t>2.5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3170A0" w:rsidRDefault="00181D97" w:rsidP="000E139C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  <w:lang w:eastAsia="da-DK"/>
              </w:rPr>
            </w:pPr>
            <w:r w:rsidRPr="003170A0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  <w:lang w:eastAsia="da-DK"/>
              </w:rPr>
              <w:t>NO</w:t>
            </w:r>
            <w:r w:rsidRPr="00181D97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  <w:vertAlign w:val="subscript"/>
                <w:lang w:eastAsia="da-DK"/>
              </w:rPr>
              <w:t>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3170A0" w:rsidRDefault="00181D97" w:rsidP="000E139C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  <w:lang w:eastAsia="da-DK"/>
              </w:rPr>
            </w:pPr>
            <w:proofErr w:type="spellStart"/>
            <w:r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  <w:lang w:eastAsia="da-DK"/>
              </w:rPr>
              <w:t>NO</w:t>
            </w:r>
            <w:r w:rsidRPr="00181D97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  <w:vertAlign w:val="subscript"/>
                <w:lang w:eastAsia="da-DK"/>
              </w:rPr>
              <w:t>x</w:t>
            </w:r>
            <w:proofErr w:type="spellEnd"/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3170A0" w:rsidRDefault="00181D97" w:rsidP="000E139C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  <w:lang w:eastAsia="da-DK"/>
              </w:rPr>
            </w:pPr>
            <w:r w:rsidRPr="003170A0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  <w:lang w:eastAsia="da-DK"/>
              </w:rPr>
              <w:t>O</w:t>
            </w:r>
            <w:r w:rsidRPr="00181D97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  <w:vertAlign w:val="subscript"/>
                <w:lang w:eastAsia="da-DK"/>
              </w:rPr>
              <w:t>3</w:t>
            </w:r>
          </w:p>
        </w:tc>
      </w:tr>
      <w:tr w:rsidR="00181D97" w:rsidRPr="003170A0" w:rsidTr="0044408F">
        <w:trPr>
          <w:trHeight w:val="300"/>
        </w:trPr>
        <w:tc>
          <w:tcPr>
            <w:tcW w:w="7938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81D97" w:rsidRPr="007A767D" w:rsidRDefault="00181D97" w:rsidP="0044408F">
            <w:pPr>
              <w:rPr>
                <w:rFonts w:ascii="Calibri" w:eastAsia="Times New Roman" w:hAnsi="Calibri" w:cs="Calibri"/>
                <w:b/>
                <w:i/>
                <w:color w:val="000000"/>
                <w:sz w:val="22"/>
                <w:szCs w:val="22"/>
                <w:lang w:val="en-US" w:eastAsia="da-DK"/>
              </w:rPr>
            </w:pPr>
            <w:r w:rsidRPr="007A767D">
              <w:rPr>
                <w:rFonts w:ascii="Calibri" w:eastAsia="Times New Roman" w:hAnsi="Calibri" w:cs="Calibri"/>
                <w:b/>
                <w:i/>
                <w:color w:val="000000"/>
                <w:sz w:val="22"/>
                <w:szCs w:val="22"/>
                <w:lang w:val="en-US" w:eastAsia="da-DK"/>
              </w:rPr>
              <w:t>A: Including 2nd degree polynomial</w:t>
            </w:r>
          </w:p>
        </w:tc>
      </w:tr>
      <w:tr w:rsidR="00181D97" w:rsidRPr="003170A0" w:rsidTr="0044408F">
        <w:trPr>
          <w:trHeight w:val="300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44408F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</w:pPr>
            <w:r w:rsidRPr="00181D97">
              <w:rPr>
                <w:rFonts w:ascii="Calibri" w:eastAsia="Times New Roman" w:hAnsi="Calibri" w:cs="Calibri"/>
                <w:color w:val="000000"/>
                <w:sz w:val="22"/>
                <w:szCs w:val="22"/>
                <w:lang w:val="en-US" w:eastAsia="da-DK"/>
              </w:rPr>
              <w:t xml:space="preserve">  </w:t>
            </w:r>
            <w:proofErr w:type="spellStart"/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Intracranial</w:t>
            </w:r>
            <w:proofErr w:type="spellEnd"/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 xml:space="preserve"> CNS tumors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4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1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5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3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32</w:t>
            </w:r>
          </w:p>
        </w:tc>
      </w:tr>
      <w:tr w:rsidR="00181D97" w:rsidRPr="003170A0" w:rsidTr="0044408F">
        <w:trPr>
          <w:trHeight w:val="300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44408F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 xml:space="preserve">    </w:t>
            </w:r>
            <w:proofErr w:type="spellStart"/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Malignant</w:t>
            </w:r>
            <w:proofErr w:type="spellEnd"/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0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4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4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5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56</w:t>
            </w:r>
          </w:p>
        </w:tc>
      </w:tr>
      <w:tr w:rsidR="00181D97" w:rsidRPr="003170A0" w:rsidTr="0044408F">
        <w:trPr>
          <w:trHeight w:val="300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44408F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 xml:space="preserve">    </w:t>
            </w:r>
            <w:r w:rsidR="00F26C6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Non</w:t>
            </w:r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-</w:t>
            </w:r>
            <w:proofErr w:type="spellStart"/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malignant</w:t>
            </w:r>
            <w:proofErr w:type="spellEnd"/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5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5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8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1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78</w:t>
            </w:r>
          </w:p>
        </w:tc>
      </w:tr>
      <w:tr w:rsidR="00181D97" w:rsidRPr="003170A0" w:rsidTr="0044408F">
        <w:trPr>
          <w:trHeight w:val="300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44408F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 xml:space="preserve">    </w:t>
            </w:r>
            <w:proofErr w:type="spellStart"/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Glioma</w:t>
            </w:r>
            <w:proofErr w:type="spellEnd"/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1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3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5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10</w:t>
            </w:r>
          </w:p>
        </w:tc>
      </w:tr>
      <w:tr w:rsidR="00181D97" w:rsidRPr="003170A0" w:rsidTr="0044408F">
        <w:trPr>
          <w:trHeight w:val="300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44408F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 xml:space="preserve">    </w:t>
            </w:r>
            <w:proofErr w:type="spellStart"/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Meningioma</w:t>
            </w:r>
            <w:proofErr w:type="spellEnd"/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9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1.0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9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9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77</w:t>
            </w:r>
          </w:p>
        </w:tc>
      </w:tr>
      <w:tr w:rsidR="00181D97" w:rsidRPr="003170A0" w:rsidTr="0044408F">
        <w:trPr>
          <w:trHeight w:val="300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44408F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 xml:space="preserve">    </w:t>
            </w:r>
            <w:proofErr w:type="spellStart"/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Cranial</w:t>
            </w:r>
            <w:proofErr w:type="spellEnd"/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 xml:space="preserve"> nerves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3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1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6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1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91</w:t>
            </w:r>
          </w:p>
        </w:tc>
      </w:tr>
      <w:tr w:rsidR="00181D97" w:rsidRPr="003170A0" w:rsidTr="0044408F">
        <w:trPr>
          <w:trHeight w:val="300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44408F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  <w:lang w:val="en-US" w:eastAsia="da-DK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val="en-US" w:eastAsia="da-DK"/>
              </w:rPr>
              <w:t xml:space="preserve">    Malig</w:t>
            </w:r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val="en-US" w:eastAsia="da-DK"/>
              </w:rPr>
              <w:t>na</w:t>
            </w: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val="en-US" w:eastAsia="da-DK"/>
              </w:rPr>
              <w:t>n</w:t>
            </w:r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val="en-US" w:eastAsia="da-DK"/>
              </w:rPr>
              <w:t>t non-glioma of the brain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2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5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6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0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59</w:t>
            </w:r>
          </w:p>
        </w:tc>
      </w:tr>
      <w:tr w:rsidR="00181D97" w:rsidRPr="003170A0" w:rsidTr="0044408F">
        <w:trPr>
          <w:trHeight w:val="300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44408F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  <w:lang w:val="en-US" w:eastAsia="da-DK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val="en-US" w:eastAsia="da-DK"/>
              </w:rPr>
              <w:t xml:space="preserve">    Non-malig</w:t>
            </w:r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val="en-US" w:eastAsia="da-DK"/>
              </w:rPr>
              <w:t>na</w:t>
            </w: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val="en-US" w:eastAsia="da-DK"/>
              </w:rPr>
              <w:t>n</w:t>
            </w:r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val="en-US" w:eastAsia="da-DK"/>
              </w:rPr>
              <w:t>t non-glioma of the brain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9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9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7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8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45</w:t>
            </w:r>
          </w:p>
        </w:tc>
      </w:tr>
      <w:tr w:rsidR="00181D97" w:rsidRPr="003170A0" w:rsidTr="0044408F">
        <w:trPr>
          <w:trHeight w:val="300"/>
        </w:trPr>
        <w:tc>
          <w:tcPr>
            <w:tcW w:w="793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81D97" w:rsidRPr="007A767D" w:rsidRDefault="00181D97" w:rsidP="000E139C">
            <w:pPr>
              <w:rPr>
                <w:rFonts w:ascii="Calibri" w:eastAsia="Times New Roman" w:hAnsi="Calibri" w:cs="Calibri"/>
                <w:b/>
                <w:i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b/>
                <w:i/>
                <w:sz w:val="22"/>
                <w:szCs w:val="22"/>
                <w:lang w:eastAsia="da-DK"/>
              </w:rPr>
              <w:t xml:space="preserve">B: 20 </w:t>
            </w:r>
            <w:proofErr w:type="spellStart"/>
            <w:r w:rsidRPr="007A767D">
              <w:rPr>
                <w:rFonts w:ascii="Calibri" w:eastAsia="Times New Roman" w:hAnsi="Calibri" w:cs="Calibri"/>
                <w:b/>
                <w:i/>
                <w:sz w:val="22"/>
                <w:szCs w:val="22"/>
                <w:lang w:eastAsia="da-DK"/>
              </w:rPr>
              <w:t>equal</w:t>
            </w:r>
            <w:proofErr w:type="spellEnd"/>
            <w:r w:rsidRPr="007A767D">
              <w:rPr>
                <w:rFonts w:ascii="Calibri" w:eastAsia="Times New Roman" w:hAnsi="Calibri" w:cs="Calibri"/>
                <w:b/>
                <w:i/>
                <w:sz w:val="22"/>
                <w:szCs w:val="22"/>
                <w:lang w:eastAsia="da-DK"/>
              </w:rPr>
              <w:t xml:space="preserve"> </w:t>
            </w:r>
            <w:proofErr w:type="spellStart"/>
            <w:r w:rsidRPr="007A767D">
              <w:rPr>
                <w:rFonts w:ascii="Calibri" w:eastAsia="Times New Roman" w:hAnsi="Calibri" w:cs="Calibri"/>
                <w:b/>
                <w:i/>
                <w:sz w:val="22"/>
                <w:szCs w:val="22"/>
                <w:lang w:eastAsia="da-DK"/>
              </w:rPr>
              <w:t>sized</w:t>
            </w:r>
            <w:proofErr w:type="spellEnd"/>
            <w:r w:rsidRPr="007A767D">
              <w:rPr>
                <w:rFonts w:ascii="Calibri" w:eastAsia="Times New Roman" w:hAnsi="Calibri" w:cs="Calibri"/>
                <w:b/>
                <w:i/>
                <w:sz w:val="22"/>
                <w:szCs w:val="22"/>
                <w:lang w:eastAsia="da-DK"/>
              </w:rPr>
              <w:t xml:space="preserve"> </w:t>
            </w:r>
            <w:proofErr w:type="spellStart"/>
            <w:r w:rsidRPr="007A767D">
              <w:rPr>
                <w:rFonts w:ascii="Calibri" w:eastAsia="Times New Roman" w:hAnsi="Calibri" w:cs="Calibri"/>
                <w:b/>
                <w:i/>
                <w:sz w:val="22"/>
                <w:szCs w:val="22"/>
                <w:lang w:eastAsia="da-DK"/>
              </w:rPr>
              <w:t>categories</w:t>
            </w:r>
            <w:proofErr w:type="spellEnd"/>
          </w:p>
        </w:tc>
      </w:tr>
      <w:tr w:rsidR="00181D97" w:rsidRPr="003170A0" w:rsidTr="0044408F">
        <w:trPr>
          <w:trHeight w:val="300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44408F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 xml:space="preserve">  </w:t>
            </w:r>
            <w:proofErr w:type="spellStart"/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Intracranial</w:t>
            </w:r>
            <w:proofErr w:type="spellEnd"/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 xml:space="preserve"> CNS tumors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8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7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24</w:t>
            </w:r>
          </w:p>
        </w:tc>
      </w:tr>
      <w:tr w:rsidR="00181D97" w:rsidRPr="003170A0" w:rsidTr="0044408F">
        <w:trPr>
          <w:trHeight w:val="300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44408F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 xml:space="preserve">    </w:t>
            </w:r>
            <w:proofErr w:type="spellStart"/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Malignant</w:t>
            </w:r>
            <w:proofErr w:type="spellEnd"/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2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4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4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6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04</w:t>
            </w:r>
          </w:p>
        </w:tc>
      </w:tr>
      <w:tr w:rsidR="00181D97" w:rsidRPr="003170A0" w:rsidTr="0044408F">
        <w:trPr>
          <w:trHeight w:val="300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44408F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 xml:space="preserve">    </w:t>
            </w:r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Non-</w:t>
            </w:r>
            <w:proofErr w:type="spellStart"/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malignant</w:t>
            </w:r>
            <w:proofErr w:type="spellEnd"/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9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0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9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8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74</w:t>
            </w:r>
          </w:p>
        </w:tc>
      </w:tr>
      <w:tr w:rsidR="00181D97" w:rsidRPr="003170A0" w:rsidTr="0044408F">
        <w:trPr>
          <w:trHeight w:val="300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44408F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 xml:space="preserve">    </w:t>
            </w:r>
            <w:proofErr w:type="spellStart"/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Glioma</w:t>
            </w:r>
            <w:proofErr w:type="spellEnd"/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7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4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5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6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27</w:t>
            </w:r>
          </w:p>
        </w:tc>
      </w:tr>
      <w:tr w:rsidR="00181D97" w:rsidRPr="003170A0" w:rsidTr="0044408F">
        <w:trPr>
          <w:trHeight w:val="300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44408F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 xml:space="preserve">    </w:t>
            </w:r>
            <w:proofErr w:type="spellStart"/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Meningioma</w:t>
            </w:r>
            <w:proofErr w:type="spellEnd"/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5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9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8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9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19</w:t>
            </w:r>
          </w:p>
        </w:tc>
      </w:tr>
      <w:tr w:rsidR="00181D97" w:rsidRPr="003170A0" w:rsidTr="0044408F">
        <w:trPr>
          <w:trHeight w:val="300"/>
        </w:trPr>
        <w:tc>
          <w:tcPr>
            <w:tcW w:w="396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44408F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 xml:space="preserve">    </w:t>
            </w:r>
            <w:proofErr w:type="spellStart"/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Cranial</w:t>
            </w:r>
            <w:proofErr w:type="spellEnd"/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 xml:space="preserve"> nerves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72</w:t>
            </w:r>
          </w:p>
        </w:tc>
        <w:tc>
          <w:tcPr>
            <w:tcW w:w="9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06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98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76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0E139C">
            <w:pPr>
              <w:jc w:val="center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7A767D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0.80</w:t>
            </w:r>
          </w:p>
        </w:tc>
      </w:tr>
      <w:tr w:rsidR="00181D97" w:rsidRPr="003170A0" w:rsidTr="0044408F">
        <w:trPr>
          <w:trHeight w:val="300"/>
        </w:trPr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44408F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  <w:lang w:val="en-US" w:eastAsia="da-DK"/>
              </w:rPr>
            </w:pPr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val="en-US" w:eastAsia="da-DK"/>
              </w:rPr>
              <w:t xml:space="preserve">    </w:t>
            </w: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val="en-US" w:eastAsia="da-DK"/>
              </w:rPr>
              <w:t>Malig</w:t>
            </w:r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val="en-US" w:eastAsia="da-DK"/>
              </w:rPr>
              <w:t>na</w:t>
            </w: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val="en-US" w:eastAsia="da-DK"/>
              </w:rPr>
              <w:t>n</w:t>
            </w:r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val="en-US" w:eastAsia="da-DK"/>
              </w:rPr>
              <w:t>t non-glioma of the brain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3170A0" w:rsidRDefault="00181D97" w:rsidP="000E139C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</w:pPr>
            <w:r w:rsidRPr="003170A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.</w:t>
            </w:r>
            <w:r w:rsidRPr="003170A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5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3170A0" w:rsidRDefault="00181D97" w:rsidP="000E139C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</w:pPr>
            <w:r w:rsidRPr="003170A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.</w:t>
            </w:r>
            <w:r w:rsidRPr="003170A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9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3170A0" w:rsidRDefault="00181D97" w:rsidP="000E139C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</w:pPr>
            <w:r w:rsidRPr="003170A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.</w:t>
            </w:r>
            <w:r w:rsidRPr="003170A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2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3170A0" w:rsidRDefault="00181D97" w:rsidP="000E139C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</w:pPr>
            <w:r w:rsidRPr="003170A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.</w:t>
            </w:r>
            <w:r w:rsidRPr="003170A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4</w:t>
            </w: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3170A0" w:rsidRDefault="00181D97" w:rsidP="000E139C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</w:pPr>
            <w:r w:rsidRPr="003170A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.</w:t>
            </w:r>
            <w:r w:rsidRPr="003170A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16</w:t>
            </w:r>
          </w:p>
        </w:tc>
      </w:tr>
      <w:tr w:rsidR="00181D97" w:rsidRPr="003170A0" w:rsidTr="0044408F">
        <w:trPr>
          <w:trHeight w:val="300"/>
        </w:trPr>
        <w:tc>
          <w:tcPr>
            <w:tcW w:w="39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7A767D" w:rsidRDefault="00181D97" w:rsidP="0044408F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  <w:lang w:val="en-US" w:eastAsia="da-DK"/>
              </w:rPr>
            </w:pPr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val="en-US" w:eastAsia="da-DK"/>
              </w:rPr>
              <w:t xml:space="preserve">    </w:t>
            </w: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val="en-US" w:eastAsia="da-DK"/>
              </w:rPr>
              <w:t>Non-malig</w:t>
            </w:r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val="en-US" w:eastAsia="da-DK"/>
              </w:rPr>
              <w:t>na</w:t>
            </w: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val="en-US" w:eastAsia="da-DK"/>
              </w:rPr>
              <w:t>n</w:t>
            </w:r>
            <w:r w:rsidRPr="007A767D">
              <w:rPr>
                <w:rFonts w:ascii="Calibri" w:eastAsia="Times New Roman" w:hAnsi="Calibri" w:cs="Calibri"/>
                <w:color w:val="000000"/>
                <w:sz w:val="22"/>
                <w:szCs w:val="22"/>
                <w:lang w:val="en-US" w:eastAsia="da-DK"/>
              </w:rPr>
              <w:t>t non-glioma of the brai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3170A0" w:rsidRDefault="00181D97" w:rsidP="000E139C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</w:pPr>
            <w:r w:rsidRPr="003170A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.</w:t>
            </w:r>
            <w:r w:rsidRPr="003170A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8</w:t>
            </w: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3170A0" w:rsidRDefault="00181D97" w:rsidP="000E139C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</w:pPr>
            <w:r w:rsidRPr="003170A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.</w:t>
            </w:r>
            <w:r w:rsidRPr="003170A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8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3170A0" w:rsidRDefault="00181D97" w:rsidP="000E139C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</w:pPr>
            <w:r w:rsidRPr="003170A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.</w:t>
            </w:r>
            <w:r w:rsidRPr="003170A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4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3170A0" w:rsidRDefault="00181D97" w:rsidP="000E139C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</w:pPr>
            <w:r w:rsidRPr="003170A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.</w:t>
            </w:r>
            <w:r w:rsidRPr="003170A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46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81D97" w:rsidRPr="003170A0" w:rsidRDefault="00181D97" w:rsidP="000E139C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</w:pPr>
            <w:r w:rsidRPr="003170A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.</w:t>
            </w:r>
            <w:r w:rsidRPr="003170A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85</w:t>
            </w:r>
          </w:p>
        </w:tc>
      </w:tr>
    </w:tbl>
    <w:p w:rsidR="00181D97" w:rsidRDefault="00181D97" w:rsidP="00181D97">
      <w:pPr>
        <w:rPr>
          <w:b/>
          <w:lang w:val="en-US"/>
        </w:rPr>
      </w:pPr>
    </w:p>
    <w:p w:rsidR="00181D97" w:rsidRDefault="00181D97" w:rsidP="00181D97">
      <w:pPr>
        <w:rPr>
          <w:b/>
          <w:lang w:val="en-US"/>
        </w:rPr>
      </w:pPr>
      <w:r>
        <w:rPr>
          <w:b/>
          <w:lang w:val="en-US"/>
        </w:rPr>
        <w:br w:type="page"/>
      </w:r>
    </w:p>
    <w:p w:rsidR="00BB0617" w:rsidRPr="0002467A" w:rsidRDefault="00A828D2">
      <w:pPr>
        <w:rPr>
          <w:lang w:val="en-US"/>
        </w:rPr>
      </w:pPr>
      <w:r w:rsidRPr="0002467A">
        <w:rPr>
          <w:b/>
          <w:lang w:val="en-US"/>
        </w:rPr>
        <w:t xml:space="preserve">Supplement table </w:t>
      </w:r>
      <w:r w:rsidR="000E139C">
        <w:rPr>
          <w:b/>
          <w:lang w:val="en-US"/>
        </w:rPr>
        <w:t>2</w:t>
      </w:r>
      <w:r w:rsidRPr="0002467A">
        <w:rPr>
          <w:lang w:val="en-US"/>
        </w:rPr>
        <w:t xml:space="preserve">: Linear associations between time-weighted average air pollution over </w:t>
      </w:r>
      <w:proofErr w:type="gramStart"/>
      <w:r w:rsidRPr="0002467A">
        <w:rPr>
          <w:lang w:val="en-US"/>
        </w:rPr>
        <w:t>1</w:t>
      </w:r>
      <w:proofErr w:type="gramEnd"/>
      <w:r w:rsidRPr="0002467A">
        <w:rPr>
          <w:lang w:val="en-US"/>
        </w:rPr>
        <w:t>, 5 and 10-year periods and risk of intracranial CNS tumors, Denmark 1989-2014</w:t>
      </w:r>
      <w:r w:rsidRPr="0002467A">
        <w:rPr>
          <w:lang w:val="en-US"/>
        </w:rPr>
        <w:tab/>
      </w:r>
    </w:p>
    <w:tbl>
      <w:tblPr>
        <w:tblW w:w="8931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74"/>
        <w:gridCol w:w="1024"/>
        <w:gridCol w:w="898"/>
        <w:gridCol w:w="720"/>
        <w:gridCol w:w="1479"/>
        <w:gridCol w:w="190"/>
        <w:gridCol w:w="720"/>
        <w:gridCol w:w="1358"/>
        <w:gridCol w:w="190"/>
        <w:gridCol w:w="722"/>
        <w:gridCol w:w="1356"/>
      </w:tblGrid>
      <w:tr w:rsidR="00BB0617" w:rsidRPr="003170A0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val="en-US"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val="en-US" w:eastAsia="da-DK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val="en-US" w:eastAsia="da-DK"/>
              </w:rPr>
            </w:pPr>
          </w:p>
        </w:tc>
        <w:tc>
          <w:tcPr>
            <w:tcW w:w="219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BB0617" w:rsidRPr="0002467A" w:rsidRDefault="00BB0617" w:rsidP="00BB0617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0"/>
                <w:lang w:val="en-US" w:eastAsia="da-DK"/>
              </w:rPr>
              <w:t>1-yr time weighted average exposure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B0617" w:rsidRPr="0002467A" w:rsidRDefault="00BB0617" w:rsidP="00BB0617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lang w:val="en-US" w:eastAsia="da-DK"/>
              </w:rPr>
            </w:pPr>
          </w:p>
        </w:tc>
        <w:tc>
          <w:tcPr>
            <w:tcW w:w="207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BB0617" w:rsidRPr="0002467A" w:rsidRDefault="00BB0617" w:rsidP="00BB0617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0"/>
                <w:lang w:val="en-US" w:eastAsia="da-DK"/>
              </w:rPr>
              <w:t>5-yr time weighted average exposure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B0617" w:rsidRPr="0002467A" w:rsidRDefault="00BB0617" w:rsidP="00BB0617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lang w:val="en-US" w:eastAsia="da-DK"/>
              </w:rPr>
            </w:pPr>
          </w:p>
        </w:tc>
        <w:tc>
          <w:tcPr>
            <w:tcW w:w="207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BB0617" w:rsidRPr="0002467A" w:rsidRDefault="00BB0617" w:rsidP="00BB0617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0"/>
                <w:lang w:val="en-US" w:eastAsia="da-DK"/>
              </w:rPr>
              <w:t>10-yr time weighted average exposure</w:t>
            </w:r>
          </w:p>
        </w:tc>
      </w:tr>
      <w:tr w:rsidR="00BB0617" w:rsidRPr="0002467A" w:rsidTr="00ED7AB5">
        <w:trPr>
          <w:trHeight w:val="573"/>
        </w:trPr>
        <w:tc>
          <w:tcPr>
            <w:tcW w:w="129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B0617" w:rsidRPr="0002467A" w:rsidRDefault="00BB0617" w:rsidP="00BB0617">
            <w:pPr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  <w:t xml:space="preserve">Air </w:t>
            </w:r>
            <w:proofErr w:type="spellStart"/>
            <w:r w:rsidRPr="0002467A"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  <w:t>pollutant</w:t>
            </w:r>
            <w:proofErr w:type="spellEnd"/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B0617" w:rsidRPr="0002467A" w:rsidRDefault="00BB0617" w:rsidP="00BB0617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  <w:t>IQR (µg/m3)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B0617" w:rsidRPr="0002467A" w:rsidRDefault="00BB0617" w:rsidP="00BB0617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  <w:t xml:space="preserve">OR pr </w:t>
            </w:r>
            <w:proofErr w:type="spellStart"/>
            <w:r w:rsidRPr="0002467A"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  <w:t>IQR</w:t>
            </w:r>
            <w:r w:rsidRPr="0002467A">
              <w:rPr>
                <w:rFonts w:eastAsia="Times New Roman"/>
                <w:b/>
                <w:bCs/>
                <w:color w:val="000000"/>
                <w:sz w:val="20"/>
                <w:vertAlign w:val="superscript"/>
                <w:lang w:eastAsia="da-DK"/>
              </w:rPr>
              <w:t>a</w:t>
            </w:r>
            <w:proofErr w:type="spellEnd"/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B0617" w:rsidRPr="0002467A" w:rsidRDefault="00BB0617" w:rsidP="00BB0617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  <w:t>95% CI</w:t>
            </w:r>
          </w:p>
        </w:tc>
        <w:tc>
          <w:tcPr>
            <w:tcW w:w="1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B0617" w:rsidRPr="0002467A" w:rsidRDefault="00BB0617" w:rsidP="00BB0617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B0617" w:rsidRPr="0002467A" w:rsidRDefault="00BB0617" w:rsidP="00BB0617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  <w:t xml:space="preserve">OR pr </w:t>
            </w:r>
            <w:proofErr w:type="spellStart"/>
            <w:r w:rsidRPr="0002467A"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  <w:t>IQR</w:t>
            </w:r>
            <w:r w:rsidRPr="0002467A">
              <w:rPr>
                <w:rFonts w:eastAsia="Times New Roman"/>
                <w:b/>
                <w:bCs/>
                <w:color w:val="000000"/>
                <w:sz w:val="20"/>
                <w:vertAlign w:val="superscript"/>
                <w:lang w:eastAsia="da-DK"/>
              </w:rPr>
              <w:t>a</w:t>
            </w:r>
            <w:proofErr w:type="spellEnd"/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B0617" w:rsidRPr="0002467A" w:rsidRDefault="00BB0617" w:rsidP="00BB0617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  <w:t>95% CI</w:t>
            </w:r>
          </w:p>
        </w:tc>
        <w:tc>
          <w:tcPr>
            <w:tcW w:w="1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B0617" w:rsidRPr="0002467A" w:rsidRDefault="00BB0617" w:rsidP="00BB0617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  <w:t> 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B0617" w:rsidRPr="0002467A" w:rsidRDefault="00BB0617" w:rsidP="00BB0617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  <w:t xml:space="preserve">OR pr </w:t>
            </w:r>
            <w:proofErr w:type="spellStart"/>
            <w:r w:rsidRPr="0002467A"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  <w:t>IQR</w:t>
            </w:r>
            <w:r w:rsidRPr="0002467A">
              <w:rPr>
                <w:rFonts w:eastAsia="Times New Roman"/>
                <w:b/>
                <w:bCs/>
                <w:color w:val="000000"/>
                <w:sz w:val="20"/>
                <w:vertAlign w:val="superscript"/>
                <w:lang w:eastAsia="da-DK"/>
              </w:rPr>
              <w:t>a</w:t>
            </w:r>
            <w:proofErr w:type="spellEnd"/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B0617" w:rsidRPr="0002467A" w:rsidRDefault="00BB0617" w:rsidP="00BB0617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  <w:t>95% CI</w:t>
            </w:r>
          </w:p>
        </w:tc>
      </w:tr>
      <w:tr w:rsidR="00BB0617" w:rsidRPr="0002467A" w:rsidTr="00BB0617">
        <w:trPr>
          <w:trHeight w:val="300"/>
        </w:trPr>
        <w:tc>
          <w:tcPr>
            <w:tcW w:w="893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  <w:proofErr w:type="spellStart"/>
            <w:r w:rsidRPr="0002467A"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  <w:t>Intracranial</w:t>
            </w:r>
            <w:proofErr w:type="spellEnd"/>
            <w:r w:rsidRPr="0002467A"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  <w:t xml:space="preserve"> CNS tumors</w:t>
            </w: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6D4C93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proofErr w:type="spellStart"/>
            <w:r>
              <w:rPr>
                <w:rFonts w:eastAsia="Times New Roman"/>
                <w:color w:val="000000"/>
                <w:sz w:val="20"/>
                <w:lang w:eastAsia="da-DK"/>
              </w:rPr>
              <w:t>NO</w:t>
            </w:r>
            <w:r w:rsidR="00BB0617" w:rsidRPr="0002467A">
              <w:rPr>
                <w:rFonts w:eastAsia="Times New Roman"/>
                <w:color w:val="000000"/>
                <w:sz w:val="20"/>
                <w:vertAlign w:val="subscript"/>
                <w:lang w:eastAsia="da-DK"/>
              </w:rPr>
              <w:t>x</w:t>
            </w:r>
            <w:proofErr w:type="spellEnd"/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8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8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02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84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2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07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88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26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11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92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3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)</w:t>
            </w:r>
          </w:p>
        </w:tc>
      </w:tr>
      <w:tr w:rsidR="00E94D56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02467A" w:rsidRDefault="00E94D56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D4C93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NO</w:t>
            </w:r>
            <w:r w:rsidR="00E94D56" w:rsidRPr="006D4C93">
              <w:rPr>
                <w:rFonts w:eastAsia="Times New Roman"/>
                <w:color w:val="000000"/>
                <w:sz w:val="20"/>
                <w:highlight w:val="yellow"/>
                <w:vertAlign w:val="subscript"/>
                <w:lang w:eastAsia="da-DK"/>
              </w:rPr>
              <w:t>2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E94D56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0.7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0E139C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</w:t>
            </w:r>
            <w:r w:rsidR="000E139C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.</w:t>
            </w: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019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(0.985-1.054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E94D56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.027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(0.993-1.062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E94D56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.031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(0.997-1.066)</w:t>
            </w: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BC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3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11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91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31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15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95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35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16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96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37)</w:t>
            </w: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PM</w:t>
            </w:r>
            <w:r w:rsidRPr="0002467A">
              <w:rPr>
                <w:rFonts w:eastAsia="Times New Roman"/>
                <w:color w:val="000000"/>
                <w:sz w:val="20"/>
                <w:vertAlign w:val="subscript"/>
                <w:lang w:eastAsia="da-DK"/>
              </w:rPr>
              <w:t>2.5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5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3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17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56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82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000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37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66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44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8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)</w:t>
            </w: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O</w:t>
            </w:r>
            <w:r w:rsidRPr="0002467A">
              <w:rPr>
                <w:rFonts w:eastAsia="Times New Roman"/>
                <w:color w:val="000000"/>
                <w:sz w:val="20"/>
                <w:vertAlign w:val="subscript"/>
                <w:lang w:eastAsia="da-DK"/>
              </w:rPr>
              <w:t>3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7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71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36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06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7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36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05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67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34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02)</w:t>
            </w:r>
          </w:p>
        </w:tc>
      </w:tr>
      <w:tr w:rsidR="00BB0617" w:rsidRPr="0002467A" w:rsidTr="00BB0617">
        <w:trPr>
          <w:trHeight w:val="300"/>
        </w:trPr>
        <w:tc>
          <w:tcPr>
            <w:tcW w:w="129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</w:pPr>
            <w:proofErr w:type="spellStart"/>
            <w:r w:rsidRPr="0002467A"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  <w:t>Malignant</w:t>
            </w:r>
            <w:proofErr w:type="spellEnd"/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6D4C93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proofErr w:type="spellStart"/>
            <w:r>
              <w:rPr>
                <w:rFonts w:eastAsia="Times New Roman"/>
                <w:color w:val="000000"/>
                <w:sz w:val="20"/>
                <w:lang w:eastAsia="da-DK"/>
              </w:rPr>
              <w:t>NO</w:t>
            </w:r>
            <w:r w:rsidR="00BB0617" w:rsidRPr="0002467A">
              <w:rPr>
                <w:rFonts w:eastAsia="Times New Roman"/>
                <w:color w:val="000000"/>
                <w:sz w:val="20"/>
                <w:vertAlign w:val="subscript"/>
                <w:lang w:eastAsia="da-DK"/>
              </w:rPr>
              <w:t>x</w:t>
            </w:r>
            <w:proofErr w:type="spellEnd"/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8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8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12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85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39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17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89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45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26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98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56)</w:t>
            </w:r>
          </w:p>
        </w:tc>
      </w:tr>
      <w:tr w:rsidR="00E94D56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02467A" w:rsidRDefault="00E94D56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D4C93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NO</w:t>
            </w:r>
            <w:r w:rsidR="00E94D56" w:rsidRPr="006D4C93">
              <w:rPr>
                <w:rFonts w:eastAsia="Times New Roman"/>
                <w:color w:val="000000"/>
                <w:sz w:val="20"/>
                <w:highlight w:val="yellow"/>
                <w:vertAlign w:val="subscript"/>
                <w:lang w:eastAsia="da-DK"/>
              </w:rPr>
              <w:t>2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E94D56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0.7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0E139C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</w:t>
            </w:r>
            <w:r w:rsidR="000E139C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.</w:t>
            </w: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026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(0.977-1.079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E94D56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.031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(0.981-1.084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E94D56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.042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(0.992-1.095)</w:t>
            </w: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BC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3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23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94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53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26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97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56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34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05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65)</w:t>
            </w: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PM</w:t>
            </w:r>
            <w:r w:rsidRPr="0002467A">
              <w:rPr>
                <w:rFonts w:eastAsia="Times New Roman"/>
                <w:color w:val="000000"/>
                <w:sz w:val="20"/>
                <w:vertAlign w:val="subscript"/>
                <w:lang w:eastAsia="da-DK"/>
              </w:rPr>
              <w:t>2.5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5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3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98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11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92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88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00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85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21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26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26)</w:t>
            </w: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O</w:t>
            </w:r>
            <w:r w:rsidRPr="0002467A">
              <w:rPr>
                <w:rFonts w:eastAsia="Times New Roman"/>
                <w:color w:val="000000"/>
                <w:sz w:val="20"/>
                <w:vertAlign w:val="subscript"/>
                <w:lang w:eastAsia="da-DK"/>
              </w:rPr>
              <w:t>3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7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73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24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25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72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23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23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62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13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12)</w:t>
            </w:r>
          </w:p>
        </w:tc>
      </w:tr>
      <w:tr w:rsidR="00BB0617" w:rsidRPr="0002467A" w:rsidTr="00BB0617">
        <w:trPr>
          <w:trHeight w:val="300"/>
        </w:trPr>
        <w:tc>
          <w:tcPr>
            <w:tcW w:w="21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F26C67" w:rsidP="00BB0617">
            <w:pPr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</w:pPr>
            <w:r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  <w:t>Non</w:t>
            </w:r>
            <w:r w:rsidR="00BB0617" w:rsidRPr="0002467A"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  <w:t>-</w:t>
            </w:r>
            <w:proofErr w:type="spellStart"/>
            <w:r w:rsidR="00BB0617" w:rsidRPr="0002467A"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  <w:t>malignant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</w:pP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6D4C93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proofErr w:type="spellStart"/>
            <w:r>
              <w:rPr>
                <w:rFonts w:eastAsia="Times New Roman"/>
                <w:color w:val="000000"/>
                <w:sz w:val="20"/>
                <w:lang w:eastAsia="da-DK"/>
              </w:rPr>
              <w:t>NO</w:t>
            </w:r>
            <w:r w:rsidR="00BB0617" w:rsidRPr="0002467A">
              <w:rPr>
                <w:rFonts w:eastAsia="Times New Roman"/>
                <w:color w:val="000000"/>
                <w:sz w:val="20"/>
                <w:vertAlign w:val="subscript"/>
                <w:lang w:eastAsia="da-DK"/>
              </w:rPr>
              <w:t>x</w:t>
            </w:r>
            <w:proofErr w:type="spellEnd"/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8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8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94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69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19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99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73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26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98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72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25)</w:t>
            </w:r>
          </w:p>
        </w:tc>
      </w:tr>
      <w:tr w:rsidR="00E94D56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02467A" w:rsidRDefault="00E94D56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D4C93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NO</w:t>
            </w:r>
            <w:r w:rsidR="00E94D56" w:rsidRPr="006D4C93">
              <w:rPr>
                <w:rFonts w:eastAsia="Times New Roman"/>
                <w:color w:val="000000"/>
                <w:sz w:val="20"/>
                <w:highlight w:val="yellow"/>
                <w:vertAlign w:val="subscript"/>
                <w:lang w:eastAsia="da-DK"/>
              </w:rPr>
              <w:t>2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E94D56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0.7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.015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(0.969-1.063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E94D56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.025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(0.978-1.073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E94D56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.022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(0.976-1.070)</w:t>
            </w: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BC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3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000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73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28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05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78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33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000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72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28)</w:t>
            </w: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PM</w:t>
            </w:r>
            <w:r w:rsidRPr="0002467A">
              <w:rPr>
                <w:rFonts w:eastAsia="Times New Roman"/>
                <w:color w:val="000000"/>
                <w:sz w:val="20"/>
                <w:vertAlign w:val="subscript"/>
                <w:lang w:eastAsia="da-DK"/>
              </w:rPr>
              <w:t>2.5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5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3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36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51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28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24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04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000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12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96)</w:t>
            </w: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O</w:t>
            </w:r>
            <w:r w:rsidRPr="0002467A">
              <w:rPr>
                <w:rFonts w:eastAsia="Times New Roman"/>
                <w:color w:val="000000"/>
                <w:sz w:val="20"/>
                <w:vertAlign w:val="subscript"/>
                <w:lang w:eastAsia="da-DK"/>
              </w:rPr>
              <w:t>3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7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66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19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16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67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21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16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72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26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21)</w:t>
            </w:r>
          </w:p>
        </w:tc>
      </w:tr>
      <w:tr w:rsidR="00BB0617" w:rsidRPr="0002467A" w:rsidTr="00BB0617">
        <w:trPr>
          <w:trHeight w:val="300"/>
        </w:trPr>
        <w:tc>
          <w:tcPr>
            <w:tcW w:w="129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</w:pPr>
            <w:proofErr w:type="spellStart"/>
            <w:r w:rsidRPr="0002467A"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  <w:t>Glioma</w:t>
            </w:r>
            <w:proofErr w:type="spellEnd"/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6D4C93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proofErr w:type="spellStart"/>
            <w:r>
              <w:rPr>
                <w:rFonts w:eastAsia="Times New Roman"/>
                <w:color w:val="000000"/>
                <w:sz w:val="20"/>
                <w:lang w:eastAsia="da-DK"/>
              </w:rPr>
              <w:t>NO</w:t>
            </w:r>
            <w:r w:rsidR="00BB0617" w:rsidRPr="0002467A">
              <w:rPr>
                <w:rFonts w:eastAsia="Times New Roman"/>
                <w:color w:val="000000"/>
                <w:sz w:val="20"/>
                <w:vertAlign w:val="subscript"/>
                <w:lang w:eastAsia="da-DK"/>
              </w:rPr>
              <w:t>x</w:t>
            </w:r>
            <w:proofErr w:type="spellEnd"/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8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8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08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77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41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77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44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17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83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52)</w:t>
            </w:r>
          </w:p>
        </w:tc>
      </w:tr>
      <w:tr w:rsidR="00E94D56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02467A" w:rsidRDefault="00E94D56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D4C93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NO</w:t>
            </w:r>
            <w:r w:rsidR="00E94D56" w:rsidRPr="006D4C93">
              <w:rPr>
                <w:rFonts w:eastAsia="Times New Roman"/>
                <w:color w:val="000000"/>
                <w:sz w:val="20"/>
                <w:highlight w:val="yellow"/>
                <w:vertAlign w:val="subscript"/>
                <w:lang w:eastAsia="da-DK"/>
              </w:rPr>
              <w:t>2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E94D56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0.7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.016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(0.959-1.077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E94D56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.018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(0.960-1.079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E94D56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.026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(0.969-1.087)</w:t>
            </w: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BC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3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24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9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59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25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91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6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28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93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63)</w:t>
            </w: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PM</w:t>
            </w:r>
            <w:r w:rsidRPr="0002467A">
              <w:rPr>
                <w:rFonts w:eastAsia="Times New Roman"/>
                <w:color w:val="000000"/>
                <w:sz w:val="20"/>
                <w:vertAlign w:val="subscript"/>
                <w:lang w:eastAsia="da-DK"/>
              </w:rPr>
              <w:t>2.5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5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3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32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838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37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16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821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24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38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836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53)</w:t>
            </w: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O</w:t>
            </w:r>
            <w:r w:rsidRPr="0002467A">
              <w:rPr>
                <w:rFonts w:eastAsia="Times New Roman"/>
                <w:color w:val="000000"/>
                <w:sz w:val="20"/>
                <w:vertAlign w:val="subscript"/>
                <w:lang w:eastAsia="da-DK"/>
              </w:rPr>
              <w:t>3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7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82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25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44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81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24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42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73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16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33)</w:t>
            </w:r>
          </w:p>
        </w:tc>
      </w:tr>
      <w:tr w:rsidR="00BB0617" w:rsidRPr="0002467A" w:rsidTr="00BB0617">
        <w:trPr>
          <w:trHeight w:val="300"/>
        </w:trPr>
        <w:tc>
          <w:tcPr>
            <w:tcW w:w="6663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  <w:proofErr w:type="spellStart"/>
            <w:r w:rsidRPr="0002467A"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  <w:t>Meningioma</w:t>
            </w:r>
            <w:proofErr w:type="spellEnd"/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6D4C93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proofErr w:type="spellStart"/>
            <w:r>
              <w:rPr>
                <w:rFonts w:eastAsia="Times New Roman"/>
                <w:color w:val="000000"/>
                <w:sz w:val="20"/>
                <w:lang w:eastAsia="da-DK"/>
              </w:rPr>
              <w:t>NO</w:t>
            </w:r>
            <w:r w:rsidR="00BB0617" w:rsidRPr="0002467A">
              <w:rPr>
                <w:rFonts w:eastAsia="Times New Roman"/>
                <w:color w:val="000000"/>
                <w:sz w:val="20"/>
                <w:vertAlign w:val="subscript"/>
                <w:lang w:eastAsia="da-DK"/>
              </w:rPr>
              <w:t>x</w:t>
            </w:r>
            <w:proofErr w:type="spellEnd"/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8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8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000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65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36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06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7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44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09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72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47)</w:t>
            </w:r>
          </w:p>
        </w:tc>
      </w:tr>
      <w:tr w:rsidR="00E94D56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02467A" w:rsidRDefault="00E94D56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D4C93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NO</w:t>
            </w:r>
            <w:r w:rsidR="00E94D56" w:rsidRPr="006D4C93">
              <w:rPr>
                <w:rFonts w:eastAsia="Times New Roman"/>
                <w:color w:val="000000"/>
                <w:sz w:val="20"/>
                <w:highlight w:val="yellow"/>
                <w:vertAlign w:val="subscript"/>
                <w:lang w:eastAsia="da-DK"/>
              </w:rPr>
              <w:t>2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E94D56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0.7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.067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(1.000-1.139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E94D56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.084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68657D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(1.016-1.157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E94D56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.083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8657D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(1.016-1.154)</w:t>
            </w: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BC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3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16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77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57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15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76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56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16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77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57)</w:t>
            </w: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PM</w:t>
            </w:r>
            <w:r w:rsidRPr="0002467A">
              <w:rPr>
                <w:rFonts w:eastAsia="Times New Roman"/>
                <w:color w:val="000000"/>
                <w:sz w:val="20"/>
                <w:vertAlign w:val="subscript"/>
                <w:lang w:eastAsia="da-DK"/>
              </w:rPr>
              <w:t>2.5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5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3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29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000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275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01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71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248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88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55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239)</w:t>
            </w: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O</w:t>
            </w:r>
            <w:r w:rsidRPr="0002467A">
              <w:rPr>
                <w:rFonts w:eastAsia="Times New Roman"/>
                <w:color w:val="000000"/>
                <w:sz w:val="20"/>
                <w:vertAlign w:val="subscript"/>
                <w:lang w:eastAsia="da-DK"/>
              </w:rPr>
              <w:t>3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7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24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861-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92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21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859-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87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23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862-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88)</w:t>
            </w:r>
          </w:p>
        </w:tc>
      </w:tr>
      <w:tr w:rsidR="00BB0617" w:rsidRPr="0002467A" w:rsidTr="00BB0617">
        <w:trPr>
          <w:trHeight w:val="300"/>
        </w:trPr>
        <w:tc>
          <w:tcPr>
            <w:tcW w:w="893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  <w:proofErr w:type="spellStart"/>
            <w:r w:rsidRPr="0002467A"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  <w:t>Cranial</w:t>
            </w:r>
            <w:proofErr w:type="spellEnd"/>
            <w:r w:rsidRPr="0002467A">
              <w:rPr>
                <w:rFonts w:eastAsia="Times New Roman"/>
                <w:b/>
                <w:bCs/>
                <w:color w:val="000000"/>
                <w:sz w:val="20"/>
                <w:lang w:eastAsia="da-DK"/>
              </w:rPr>
              <w:t xml:space="preserve"> Nerves</w:t>
            </w: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6D4C93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proofErr w:type="spellStart"/>
            <w:r>
              <w:rPr>
                <w:rFonts w:eastAsia="Times New Roman"/>
                <w:color w:val="000000"/>
                <w:sz w:val="20"/>
                <w:lang w:eastAsia="da-DK"/>
              </w:rPr>
              <w:t>NO</w:t>
            </w:r>
            <w:r w:rsidR="00BB0617" w:rsidRPr="0002467A">
              <w:rPr>
                <w:rFonts w:eastAsia="Times New Roman"/>
                <w:color w:val="000000"/>
                <w:sz w:val="20"/>
                <w:vertAlign w:val="subscript"/>
                <w:lang w:eastAsia="da-DK"/>
              </w:rPr>
              <w:t>x</w:t>
            </w:r>
            <w:proofErr w:type="spellEnd"/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8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8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96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37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57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91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28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57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7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08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36)</w:t>
            </w:r>
          </w:p>
        </w:tc>
      </w:tr>
      <w:tr w:rsidR="00E94D56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02467A" w:rsidRDefault="00E94D56" w:rsidP="00BB0617">
            <w:pPr>
              <w:rPr>
                <w:rFonts w:eastAsia="Times New Roman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D4C93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NO</w:t>
            </w:r>
            <w:r w:rsidR="00E94D56" w:rsidRPr="006D4C93">
              <w:rPr>
                <w:rFonts w:eastAsia="Times New Roman"/>
                <w:color w:val="000000"/>
                <w:sz w:val="20"/>
                <w:highlight w:val="yellow"/>
                <w:vertAlign w:val="subscript"/>
                <w:lang w:eastAsia="da-DK"/>
              </w:rPr>
              <w:t>2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E94D56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0.7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900BF8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0.984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900BF8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(0.886-1.093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E94D56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900BF8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0.983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900BF8" w:rsidP="00900BF8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(0.883-1.094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E94D56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900BF8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0.952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900BF8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(0.858-1.058)</w:t>
            </w: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BC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3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89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26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57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69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04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39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43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879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11)</w:t>
            </w: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PM</w:t>
            </w:r>
            <w:r w:rsidRPr="0002467A">
              <w:rPr>
                <w:rFonts w:eastAsia="Times New Roman"/>
                <w:color w:val="000000"/>
                <w:sz w:val="20"/>
                <w:vertAlign w:val="subscript"/>
                <w:lang w:eastAsia="da-DK"/>
              </w:rPr>
              <w:t>2.5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5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3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8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889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311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12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823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245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63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776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94)</w:t>
            </w: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O</w:t>
            </w:r>
            <w:r w:rsidRPr="0002467A">
              <w:rPr>
                <w:rFonts w:eastAsia="Times New Roman"/>
                <w:color w:val="000000"/>
                <w:sz w:val="20"/>
                <w:vertAlign w:val="subscript"/>
                <w:lang w:eastAsia="da-DK"/>
              </w:rPr>
              <w:t>3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7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87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882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05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06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899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26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46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36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69)</w:t>
            </w:r>
          </w:p>
        </w:tc>
      </w:tr>
      <w:tr w:rsidR="00BB0617" w:rsidRPr="003170A0" w:rsidTr="00BB0617">
        <w:trPr>
          <w:trHeight w:val="300"/>
        </w:trPr>
        <w:tc>
          <w:tcPr>
            <w:tcW w:w="439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2A7F6A" w:rsidP="00BB0617">
            <w:pPr>
              <w:rPr>
                <w:rFonts w:eastAsia="Times New Roman"/>
                <w:b/>
                <w:bCs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0"/>
                <w:lang w:val="en-US" w:eastAsia="da-DK"/>
              </w:rPr>
              <w:t xml:space="preserve">Malignant </w:t>
            </w:r>
            <w:r w:rsidR="00F26C67">
              <w:rPr>
                <w:rFonts w:eastAsia="Times New Roman"/>
                <w:b/>
                <w:bCs/>
                <w:color w:val="000000"/>
                <w:sz w:val="20"/>
                <w:lang w:val="en-US" w:eastAsia="da-DK"/>
              </w:rPr>
              <w:t>Non</w:t>
            </w:r>
            <w:r w:rsidR="00BB0617" w:rsidRPr="0002467A">
              <w:rPr>
                <w:rFonts w:eastAsia="Times New Roman"/>
                <w:b/>
                <w:bCs/>
                <w:color w:val="000000"/>
                <w:sz w:val="20"/>
                <w:lang w:val="en-US" w:eastAsia="da-DK"/>
              </w:rPr>
              <w:t>-glioma tumors of the brain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b/>
                <w:bCs/>
                <w:color w:val="000000"/>
                <w:sz w:val="20"/>
                <w:lang w:val="en-US"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val="en-US" w:eastAsia="da-DK"/>
              </w:rPr>
            </w:pP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val="en-US" w:eastAsia="da-DK"/>
              </w:rPr>
            </w:pP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val="en-US"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val="en-US" w:eastAsia="da-DK"/>
              </w:rPr>
            </w:pP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val="en-US" w:eastAsia="da-DK"/>
              </w:rPr>
            </w:pP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sz w:val="20"/>
                <w:lang w:val="en-US"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6D4C93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proofErr w:type="spellStart"/>
            <w:r>
              <w:rPr>
                <w:rFonts w:eastAsia="Times New Roman"/>
                <w:color w:val="000000"/>
                <w:sz w:val="20"/>
                <w:lang w:eastAsia="da-DK"/>
              </w:rPr>
              <w:t>NO</w:t>
            </w:r>
            <w:r w:rsidR="00BB0617" w:rsidRPr="0002467A">
              <w:rPr>
                <w:rFonts w:eastAsia="Times New Roman"/>
                <w:color w:val="000000"/>
                <w:sz w:val="20"/>
                <w:vertAlign w:val="subscript"/>
                <w:lang w:eastAsia="da-DK"/>
              </w:rPr>
              <w:t>x</w:t>
            </w:r>
            <w:proofErr w:type="spellEnd"/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8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8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17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66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71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35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82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9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49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96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06)</w:t>
            </w:r>
          </w:p>
        </w:tc>
      </w:tr>
      <w:tr w:rsidR="00E94D56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02467A" w:rsidRDefault="00E94D56" w:rsidP="00BB0617">
            <w:pPr>
              <w:rPr>
                <w:rFonts w:eastAsia="Times New Roman"/>
                <w:sz w:val="20"/>
                <w:lang w:val="en-US"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D4C93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NO</w:t>
            </w:r>
            <w:r w:rsidR="00E94D56" w:rsidRPr="006D4C93">
              <w:rPr>
                <w:rFonts w:eastAsia="Times New Roman"/>
                <w:color w:val="000000"/>
                <w:sz w:val="20"/>
                <w:highlight w:val="yellow"/>
                <w:vertAlign w:val="subscript"/>
                <w:lang w:eastAsia="da-DK"/>
              </w:rPr>
              <w:t>2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E94D56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0.7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900BF8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.039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900BF8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(0.942-1.147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E94D56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900BF8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.065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900BF8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(0.965-1.175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E94D56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900BF8" w:rsidP="00BB0617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.084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900BF8" w:rsidP="00BB0617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(0.983-1.194)</w:t>
            </w: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BC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3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19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64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77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32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78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89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51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96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)</w:t>
            </w:r>
          </w:p>
        </w:tc>
      </w:tr>
      <w:tr w:rsidR="00BB0617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PM</w:t>
            </w:r>
            <w:r w:rsidRPr="0002467A">
              <w:rPr>
                <w:rFonts w:eastAsia="Times New Roman"/>
                <w:color w:val="000000"/>
                <w:sz w:val="20"/>
                <w:vertAlign w:val="subscript"/>
                <w:lang w:eastAsia="da-DK"/>
              </w:rPr>
              <w:t>2.5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5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3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214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18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449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22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2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459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267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53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524)</w:t>
            </w:r>
          </w:p>
        </w:tc>
      </w:tr>
      <w:tr w:rsidR="00BB0617" w:rsidRPr="0002467A" w:rsidTr="003965F5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 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O</w:t>
            </w:r>
            <w:r w:rsidRPr="0002467A">
              <w:rPr>
                <w:rFonts w:eastAsia="Times New Roman"/>
                <w:color w:val="000000"/>
                <w:sz w:val="20"/>
                <w:vertAlign w:val="subscript"/>
                <w:lang w:eastAsia="da-DK"/>
              </w:rPr>
              <w:t>3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7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75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878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82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55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861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58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 </w:t>
            </w: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jc w:val="right"/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37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B0617" w:rsidRPr="0002467A" w:rsidRDefault="00BB0617" w:rsidP="00BB0617">
            <w:pPr>
              <w:rPr>
                <w:rFonts w:eastAsia="Times New Roman"/>
                <w:color w:val="000000"/>
                <w:sz w:val="20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(0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846-1</w:t>
            </w:r>
            <w:r w:rsidR="00ED7AB5" w:rsidRPr="0002467A">
              <w:rPr>
                <w:rFonts w:eastAsia="Times New Roman"/>
                <w:color w:val="000000"/>
                <w:sz w:val="20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37)</w:t>
            </w:r>
          </w:p>
        </w:tc>
      </w:tr>
      <w:tr w:rsidR="002A7F6A" w:rsidRPr="003170A0" w:rsidTr="003965F5">
        <w:trPr>
          <w:trHeight w:val="300"/>
        </w:trPr>
        <w:tc>
          <w:tcPr>
            <w:tcW w:w="8931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F26C67" w:rsidP="00BB0617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  <w:r>
              <w:rPr>
                <w:rFonts w:eastAsia="Times New Roman"/>
                <w:b/>
                <w:bCs/>
                <w:color w:val="000000"/>
                <w:sz w:val="20"/>
                <w:lang w:val="en-US" w:eastAsia="da-DK"/>
              </w:rPr>
              <w:t>Non</w:t>
            </w:r>
            <w:r w:rsidR="002A7F6A" w:rsidRPr="0002467A">
              <w:rPr>
                <w:rFonts w:eastAsia="Times New Roman"/>
                <w:b/>
                <w:bCs/>
                <w:color w:val="000000"/>
                <w:sz w:val="20"/>
                <w:lang w:val="en-US" w:eastAsia="da-DK"/>
              </w:rPr>
              <w:t xml:space="preserve">-Malignant </w:t>
            </w:r>
            <w:r>
              <w:rPr>
                <w:rFonts w:eastAsia="Times New Roman"/>
                <w:b/>
                <w:bCs/>
                <w:color w:val="000000"/>
                <w:sz w:val="20"/>
                <w:lang w:val="en-US" w:eastAsia="da-DK"/>
              </w:rPr>
              <w:t>Non</w:t>
            </w:r>
            <w:r w:rsidR="002A7F6A" w:rsidRPr="0002467A">
              <w:rPr>
                <w:rFonts w:eastAsia="Times New Roman"/>
                <w:b/>
                <w:bCs/>
                <w:color w:val="000000"/>
                <w:sz w:val="20"/>
                <w:lang w:val="en-US" w:eastAsia="da-DK"/>
              </w:rPr>
              <w:t>-glioma tumors of the brain</w:t>
            </w:r>
          </w:p>
        </w:tc>
      </w:tr>
      <w:tr w:rsidR="002A7F6A" w:rsidRPr="0002467A" w:rsidTr="003965F5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2A7F6A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6D4C93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  <w:proofErr w:type="spellStart"/>
            <w:r>
              <w:rPr>
                <w:rFonts w:eastAsia="Times New Roman"/>
                <w:color w:val="000000"/>
                <w:sz w:val="20"/>
                <w:lang w:eastAsia="da-DK"/>
              </w:rPr>
              <w:t>NO</w:t>
            </w:r>
            <w:r w:rsidR="002A7F6A" w:rsidRPr="0002467A">
              <w:rPr>
                <w:rFonts w:eastAsia="Times New Roman"/>
                <w:color w:val="000000"/>
                <w:sz w:val="20"/>
                <w:vertAlign w:val="subscript"/>
                <w:lang w:eastAsia="da-DK"/>
              </w:rPr>
              <w:t>x</w:t>
            </w:r>
            <w:proofErr w:type="spellEnd"/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2A7F6A" w:rsidP="002A7F6A">
            <w:pPr>
              <w:jc w:val="right"/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18.8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A31A1E" w:rsidP="002A7F6A">
            <w:pPr>
              <w:jc w:val="right"/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0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988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A31A1E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(0941-1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037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2A7F6A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A31A1E" w:rsidP="002A7F6A">
            <w:pPr>
              <w:jc w:val="right"/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0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991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A31A1E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(0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946-1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039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2A7F6A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2A7F6A" w:rsidP="002A7F6A">
            <w:pPr>
              <w:jc w:val="right"/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0.995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A31A1E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(</w:t>
            </w:r>
            <w:r w:rsidR="002A7F6A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0.950-1.042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)</w:t>
            </w:r>
          </w:p>
        </w:tc>
      </w:tr>
      <w:tr w:rsidR="00E94D56" w:rsidRPr="0002467A" w:rsidTr="003965F5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02467A" w:rsidRDefault="00E94D56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6D4C93" w:rsidP="002A7F6A">
            <w:pP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NO</w:t>
            </w:r>
            <w:r w:rsidR="00E94D56" w:rsidRPr="006D4C93">
              <w:rPr>
                <w:rFonts w:eastAsia="Times New Roman"/>
                <w:color w:val="000000"/>
                <w:sz w:val="20"/>
                <w:highlight w:val="yellow"/>
                <w:vertAlign w:val="subscript"/>
                <w:lang w:eastAsia="da-DK"/>
              </w:rPr>
              <w:t>2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E94D56" w:rsidP="002A7F6A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eastAsia="da-DK"/>
              </w:rPr>
              <w:t>10.7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900BF8" w:rsidP="002A7F6A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val="en-US"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val="en-US" w:eastAsia="da-DK"/>
              </w:rPr>
              <w:t>0.962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900BF8" w:rsidP="002A7F6A">
            <w:pPr>
              <w:rPr>
                <w:rFonts w:eastAsia="Times New Roman"/>
                <w:color w:val="000000"/>
                <w:sz w:val="20"/>
                <w:highlight w:val="yellow"/>
                <w:lang w:val="en-US"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val="en-US" w:eastAsia="da-DK"/>
              </w:rPr>
              <w:t>(0.883-1.048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E94D56" w:rsidP="002A7F6A">
            <w:pPr>
              <w:rPr>
                <w:rFonts w:eastAsia="Times New Roman"/>
                <w:color w:val="000000"/>
                <w:sz w:val="20"/>
                <w:highlight w:val="yellow"/>
                <w:lang w:val="en-US"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900BF8" w:rsidP="002A7F6A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val="en-US"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val="en-US" w:eastAsia="da-DK"/>
              </w:rPr>
              <w:t>0.958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900BF8" w:rsidP="002A7F6A">
            <w:pPr>
              <w:rPr>
                <w:rFonts w:eastAsia="Times New Roman"/>
                <w:color w:val="000000"/>
                <w:sz w:val="20"/>
                <w:highlight w:val="yellow"/>
                <w:lang w:val="en-US"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val="en-US" w:eastAsia="da-DK"/>
              </w:rPr>
              <w:t>(0.879-1.044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E94D56" w:rsidP="002A7F6A">
            <w:pPr>
              <w:rPr>
                <w:rFonts w:eastAsia="Times New Roman"/>
                <w:color w:val="000000"/>
                <w:sz w:val="20"/>
                <w:highlight w:val="yellow"/>
                <w:lang w:val="en-US"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900BF8" w:rsidP="002A7F6A">
            <w:pPr>
              <w:jc w:val="right"/>
              <w:rPr>
                <w:rFonts w:eastAsia="Times New Roman"/>
                <w:color w:val="000000"/>
                <w:sz w:val="20"/>
                <w:highlight w:val="yellow"/>
                <w:lang w:val="en-US"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val="en-US" w:eastAsia="da-DK"/>
              </w:rPr>
              <w:t>0.969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4D56" w:rsidRPr="006D4C93" w:rsidRDefault="00900BF8" w:rsidP="002A7F6A">
            <w:pPr>
              <w:rPr>
                <w:rFonts w:eastAsia="Times New Roman"/>
                <w:color w:val="000000"/>
                <w:sz w:val="20"/>
                <w:highlight w:val="yellow"/>
                <w:lang w:val="en-US" w:eastAsia="da-DK"/>
              </w:rPr>
            </w:pPr>
            <w:r w:rsidRPr="006D4C93">
              <w:rPr>
                <w:rFonts w:eastAsia="Times New Roman"/>
                <w:color w:val="000000"/>
                <w:sz w:val="20"/>
                <w:highlight w:val="yellow"/>
                <w:lang w:val="en-US" w:eastAsia="da-DK"/>
              </w:rPr>
              <w:t>(0.890-1.054)</w:t>
            </w:r>
          </w:p>
        </w:tc>
      </w:tr>
      <w:tr w:rsidR="002A7F6A" w:rsidRPr="0002467A" w:rsidTr="003965F5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2A7F6A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2A7F6A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BC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2A7F6A" w:rsidP="002A7F6A">
            <w:pPr>
              <w:jc w:val="right"/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0.3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A31A1E" w:rsidP="002A7F6A">
            <w:pPr>
              <w:jc w:val="right"/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0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985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A31A1E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(0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965-1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038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2A7F6A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A31A1E" w:rsidP="002A7F6A">
            <w:pPr>
              <w:jc w:val="right"/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1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006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A31A1E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(0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961-1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053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2A7F6A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2A7F6A" w:rsidP="002A7F6A">
            <w:pPr>
              <w:jc w:val="right"/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1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003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A31A1E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(</w:t>
            </w:r>
            <w:r w:rsidR="002A7F6A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0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="002A7F6A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956-1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="002A7F6A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053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)</w:t>
            </w:r>
          </w:p>
        </w:tc>
      </w:tr>
      <w:tr w:rsidR="002A7F6A" w:rsidRPr="0002467A" w:rsidTr="003965F5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2A7F6A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2A7F6A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PM</w:t>
            </w:r>
            <w:r w:rsidRPr="0002467A">
              <w:rPr>
                <w:rFonts w:eastAsia="Times New Roman"/>
                <w:color w:val="000000"/>
                <w:sz w:val="20"/>
                <w:vertAlign w:val="subscript"/>
                <w:lang w:eastAsia="da-DK"/>
              </w:rPr>
              <w:t>2.5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2A7F6A" w:rsidP="002A7F6A">
            <w:pPr>
              <w:jc w:val="right"/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5.3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A31A1E" w:rsidP="002A7F6A">
            <w:pPr>
              <w:jc w:val="right"/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0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866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A31A1E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(0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727-1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031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2A7F6A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A31A1E" w:rsidP="002A7F6A">
            <w:pPr>
              <w:jc w:val="right"/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0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869</w:t>
            </w:r>
          </w:p>
        </w:tc>
        <w:tc>
          <w:tcPr>
            <w:tcW w:w="1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A31A1E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(0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732-1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033)</w:t>
            </w:r>
          </w:p>
        </w:tc>
        <w:tc>
          <w:tcPr>
            <w:tcW w:w="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2A7F6A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2A7F6A" w:rsidP="002A7F6A">
            <w:pPr>
              <w:jc w:val="right"/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0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897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A31A1E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(</w:t>
            </w:r>
            <w:r w:rsidR="002A7F6A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0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="002A7F6A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759-1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="002A7F6A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060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)</w:t>
            </w:r>
          </w:p>
        </w:tc>
      </w:tr>
      <w:tr w:rsidR="002A7F6A" w:rsidRPr="0002467A" w:rsidTr="00BB0617">
        <w:trPr>
          <w:trHeight w:val="300"/>
        </w:trPr>
        <w:tc>
          <w:tcPr>
            <w:tcW w:w="2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2A7F6A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2A7F6A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O</w:t>
            </w:r>
            <w:r w:rsidRPr="0002467A">
              <w:rPr>
                <w:rFonts w:eastAsia="Times New Roman"/>
                <w:color w:val="000000"/>
                <w:sz w:val="20"/>
                <w:vertAlign w:val="subscript"/>
                <w:lang w:eastAsia="da-DK"/>
              </w:rPr>
              <w:t>3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2A7F6A" w:rsidP="002A7F6A">
            <w:pPr>
              <w:jc w:val="right"/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eastAsia="da-DK"/>
              </w:rPr>
              <w:t>9.7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A31A1E" w:rsidP="002A7F6A">
            <w:pPr>
              <w:jc w:val="right"/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1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005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A31A1E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(0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918-1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101)</w:t>
            </w:r>
          </w:p>
        </w:tc>
        <w:tc>
          <w:tcPr>
            <w:tcW w:w="1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2A7F6A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A31A1E" w:rsidP="002A7F6A">
            <w:pPr>
              <w:jc w:val="right"/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1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018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A31A1E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(0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929-1</w:t>
            </w:r>
            <w:r w:rsidR="001E11CC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117)</w:t>
            </w:r>
          </w:p>
        </w:tc>
        <w:tc>
          <w:tcPr>
            <w:tcW w:w="1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2A7F6A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2A7F6A" w:rsidP="002A7F6A">
            <w:pPr>
              <w:jc w:val="right"/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0.99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2A7F6A" w:rsidRPr="0002467A" w:rsidRDefault="00A31A1E" w:rsidP="002A7F6A">
            <w:pPr>
              <w:rPr>
                <w:rFonts w:eastAsia="Times New Roman"/>
                <w:color w:val="000000"/>
                <w:sz w:val="20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(</w:t>
            </w:r>
            <w:r w:rsidR="002A7F6A"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0.920-1.073</w:t>
            </w:r>
            <w:r w:rsidRPr="0002467A">
              <w:rPr>
                <w:rFonts w:eastAsia="Times New Roman"/>
                <w:color w:val="000000"/>
                <w:sz w:val="20"/>
                <w:lang w:val="en-US" w:eastAsia="da-DK"/>
              </w:rPr>
              <w:t>)</w:t>
            </w:r>
          </w:p>
        </w:tc>
      </w:tr>
    </w:tbl>
    <w:p w:rsidR="00ED7AB5" w:rsidRPr="0002467A" w:rsidRDefault="00ED7AB5" w:rsidP="00ED7AB5">
      <w:pPr>
        <w:rPr>
          <w:lang w:val="en-US"/>
        </w:rPr>
      </w:pPr>
      <w:proofErr w:type="gramStart"/>
      <w:r w:rsidRPr="0002467A">
        <w:rPr>
          <w:lang w:val="en-US"/>
        </w:rPr>
        <w:t>a</w:t>
      </w:r>
      <w:proofErr w:type="gramEnd"/>
      <w:r w:rsidRPr="0002467A">
        <w:rPr>
          <w:lang w:val="en-US"/>
        </w:rPr>
        <w:t>: interquartile range (IQR) and percentiles calculated for the 10</w:t>
      </w:r>
      <w:r w:rsidR="003965F5" w:rsidRPr="0002467A">
        <w:rPr>
          <w:lang w:val="en-US"/>
        </w:rPr>
        <w:t>-</w:t>
      </w:r>
      <w:r w:rsidRPr="0002467A">
        <w:rPr>
          <w:lang w:val="en-US"/>
        </w:rPr>
        <w:t>year period among all controls.</w:t>
      </w:r>
      <w:r w:rsidRPr="0002467A">
        <w:rPr>
          <w:lang w:val="en-US"/>
        </w:rPr>
        <w:tab/>
      </w:r>
    </w:p>
    <w:p w:rsidR="00F74112" w:rsidRDefault="00ED7AB5" w:rsidP="00ED7AB5">
      <w:pPr>
        <w:rPr>
          <w:lang w:val="en-US"/>
        </w:rPr>
      </w:pPr>
      <w:r w:rsidRPr="0002467A">
        <w:rPr>
          <w:lang w:val="en-US"/>
        </w:rPr>
        <w:t>Matched on age, sex and month of birth and adjusted for marital status, occupational status, personal income, region of origin and area level information on % of parish population with income in lowest quartile, unemployed, manual labor, retired, basic education, living in social housing, owning their own dwelling, single parent families, previously convicted, of Danish origin.</w:t>
      </w:r>
      <w:r w:rsidRPr="0002467A">
        <w:rPr>
          <w:lang w:val="en-US"/>
        </w:rPr>
        <w:tab/>
      </w:r>
    </w:p>
    <w:p w:rsidR="00F74112" w:rsidRDefault="00F74112">
      <w:pPr>
        <w:rPr>
          <w:lang w:val="en-US"/>
        </w:rPr>
      </w:pPr>
      <w:r>
        <w:rPr>
          <w:lang w:val="en-US"/>
        </w:rPr>
        <w:br w:type="page"/>
      </w:r>
    </w:p>
    <w:p w:rsidR="00F74112" w:rsidRPr="0002467A" w:rsidRDefault="00F74112" w:rsidP="00F74112">
      <w:pPr>
        <w:rPr>
          <w:lang w:val="en-US"/>
        </w:rPr>
      </w:pPr>
    </w:p>
    <w:p w:rsidR="00ED7AB5" w:rsidRPr="0002467A" w:rsidRDefault="00F74112">
      <w:pPr>
        <w:rPr>
          <w:lang w:val="en-US"/>
        </w:rPr>
      </w:pPr>
      <w:r w:rsidRPr="0002467A">
        <w:rPr>
          <w:b/>
          <w:lang w:val="en-US"/>
        </w:rPr>
        <w:t xml:space="preserve">Supplement table </w:t>
      </w:r>
      <w:r w:rsidR="000E139C">
        <w:rPr>
          <w:b/>
          <w:lang w:val="en-US"/>
        </w:rPr>
        <w:t>3</w:t>
      </w:r>
      <w:r w:rsidRPr="0002467A">
        <w:rPr>
          <w:b/>
          <w:lang w:val="en-US"/>
        </w:rPr>
        <w:t>:</w:t>
      </w:r>
      <w:r w:rsidRPr="0002467A">
        <w:rPr>
          <w:lang w:val="en-US"/>
        </w:rPr>
        <w:t xml:space="preserve"> Linear associations between mean air pollution (10 years before </w:t>
      </w:r>
      <w:proofErr w:type="spellStart"/>
      <w:r w:rsidRPr="0002467A">
        <w:rPr>
          <w:lang w:val="en-US"/>
        </w:rPr>
        <w:t>diag</w:t>
      </w:r>
      <w:r>
        <w:rPr>
          <w:lang w:val="en-US"/>
        </w:rPr>
        <w:t>NO</w:t>
      </w:r>
      <w:r w:rsidRPr="0002467A">
        <w:rPr>
          <w:lang w:val="en-US"/>
        </w:rPr>
        <w:t>sis</w:t>
      </w:r>
      <w:proofErr w:type="spellEnd"/>
      <w:r w:rsidRPr="0002467A">
        <w:rPr>
          <w:lang w:val="en-US"/>
        </w:rPr>
        <w:t>) and incidence of intracranial CNS tumors with and without adjustment for drug use, Denmark 1996-2014</w:t>
      </w:r>
    </w:p>
    <w:tbl>
      <w:tblPr>
        <w:tblW w:w="6668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97"/>
        <w:gridCol w:w="1000"/>
        <w:gridCol w:w="920"/>
        <w:gridCol w:w="764"/>
        <w:gridCol w:w="1403"/>
        <w:gridCol w:w="195"/>
        <w:gridCol w:w="674"/>
        <w:gridCol w:w="1415"/>
      </w:tblGrid>
      <w:tr w:rsidR="00ED7AB5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sz w:val="20"/>
                <w:szCs w:val="24"/>
                <w:lang w:val="en-US"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sz w:val="20"/>
                <w:lang w:val="en-US" w:eastAsia="da-DK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sz w:val="20"/>
                <w:lang w:val="en-US" w:eastAsia="da-DK"/>
              </w:rPr>
            </w:pPr>
          </w:p>
        </w:tc>
        <w:tc>
          <w:tcPr>
            <w:tcW w:w="21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jc w:val="center"/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>Model</w:t>
            </w:r>
            <w:r w:rsidR="00E11EBD"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 xml:space="preserve"> 3</w:t>
            </w:r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vertAlign w:val="superscript"/>
                <w:lang w:eastAsia="da-DK"/>
              </w:rPr>
              <w:t>a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jc w:val="center"/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11EBD" w:rsidP="00ED7AB5">
            <w:pPr>
              <w:jc w:val="center"/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>Model 4</w:t>
            </w:r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vertAlign w:val="superscript"/>
                <w:lang w:eastAsia="da-DK"/>
              </w:rPr>
              <w:t>b</w:t>
            </w:r>
          </w:p>
        </w:tc>
      </w:tr>
      <w:tr w:rsidR="00ED7AB5" w:rsidRPr="0002467A" w:rsidTr="00900BF8">
        <w:trPr>
          <w:trHeight w:val="300"/>
        </w:trPr>
        <w:tc>
          <w:tcPr>
            <w:tcW w:w="129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 xml:space="preserve">Air </w:t>
            </w:r>
            <w:proofErr w:type="spellStart"/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>pollutant</w:t>
            </w:r>
            <w:proofErr w:type="spellEnd"/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>IQR (µg/m</w:t>
            </w:r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vertAlign w:val="superscript"/>
                <w:lang w:eastAsia="da-DK"/>
              </w:rPr>
              <w:t>3</w:t>
            </w:r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>)</w:t>
            </w:r>
          </w:p>
        </w:tc>
        <w:tc>
          <w:tcPr>
            <w:tcW w:w="7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jc w:val="center"/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>OR pr IQR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jc w:val="center"/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>95%CI</w:t>
            </w:r>
          </w:p>
        </w:tc>
        <w:tc>
          <w:tcPr>
            <w:tcW w:w="1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jc w:val="center"/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> 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jc w:val="center"/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>OR pr IQR</w:t>
            </w:r>
          </w:p>
        </w:tc>
        <w:tc>
          <w:tcPr>
            <w:tcW w:w="14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jc w:val="center"/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>95%CI</w:t>
            </w:r>
          </w:p>
        </w:tc>
      </w:tr>
      <w:tr w:rsidR="00ED7AB5" w:rsidRPr="003170A0" w:rsidTr="00900BF8">
        <w:trPr>
          <w:trHeight w:val="300"/>
        </w:trPr>
        <w:tc>
          <w:tcPr>
            <w:tcW w:w="6668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i/>
                <w:iCs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 w:eastAsia="da-DK"/>
              </w:rPr>
              <w:t xml:space="preserve">Intracranial CNS tumors </w:t>
            </w:r>
            <w:r w:rsidRPr="0002467A">
              <w:rPr>
                <w:rFonts w:eastAsia="Times New Roman"/>
                <w:i/>
                <w:iCs/>
                <w:color w:val="000000"/>
                <w:sz w:val="22"/>
                <w:szCs w:val="22"/>
                <w:lang w:val="en-US" w:eastAsia="da-DK"/>
              </w:rPr>
              <w:t>(Case: 16579 Controls: 29148)</w:t>
            </w:r>
          </w:p>
        </w:tc>
      </w:tr>
      <w:tr w:rsidR="00ED7AB5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i/>
                <w:iCs/>
                <w:color w:val="000000"/>
                <w:sz w:val="22"/>
                <w:szCs w:val="22"/>
                <w:lang w:val="en-US"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BC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3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17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992-1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42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17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992-1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42)</w:t>
            </w:r>
          </w:p>
        </w:tc>
      </w:tr>
      <w:tr w:rsidR="00ED7AB5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6D4C93" w:rsidP="00ED7AB5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proofErr w:type="spellStart"/>
            <w:r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NO</w:t>
            </w:r>
            <w:r w:rsidR="00ED7AB5"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x</w:t>
            </w:r>
            <w:proofErr w:type="spellEnd"/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8.8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1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986-1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34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1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986-1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34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ED7AB5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6D4C93" w:rsidP="00ED7AB5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NO</w:t>
            </w:r>
            <w:r w:rsidR="00900BF8"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vertAlign w:val="subscript"/>
                <w:lang w:eastAsia="da-DK"/>
              </w:rPr>
              <w:t>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900BF8" w:rsidP="00ED7AB5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10.7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310B02" w:rsidP="00ED7AB5">
            <w:pPr>
              <w:jc w:val="right"/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1</w:t>
            </w:r>
            <w:r w:rsidR="00F26C67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.</w:t>
            </w: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034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310B02" w:rsidP="00ED7AB5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(0.994-1.075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900BF8" w:rsidP="00ED7AB5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C71906" w:rsidP="00ED7AB5">
            <w:pPr>
              <w:jc w:val="right"/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1.034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C71906" w:rsidP="00ED7AB5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(0.994-1.075)</w:t>
            </w:r>
          </w:p>
        </w:tc>
      </w:tr>
      <w:tr w:rsidR="00ED7AB5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O</w:t>
            </w:r>
            <w:r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9.7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967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928-1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09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967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928-1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09)</w:t>
            </w:r>
          </w:p>
        </w:tc>
      </w:tr>
      <w:tr w:rsidR="00ED7AB5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PM</w:t>
            </w:r>
            <w:r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2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5.4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13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931-1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03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13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931-1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.</w:t>
            </w: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02)</w:t>
            </w:r>
          </w:p>
        </w:tc>
      </w:tr>
      <w:tr w:rsidR="00ED7AB5" w:rsidRPr="0002467A" w:rsidTr="00900BF8">
        <w:trPr>
          <w:trHeight w:val="300"/>
        </w:trPr>
        <w:tc>
          <w:tcPr>
            <w:tcW w:w="6668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D7AB5" w:rsidRPr="0002467A" w:rsidRDefault="00ED7AB5" w:rsidP="00ED7AB5">
            <w:pPr>
              <w:rPr>
                <w:rFonts w:eastAsia="Times New Roman"/>
                <w:i/>
                <w:iCs/>
                <w:color w:val="000000"/>
                <w:sz w:val="22"/>
                <w:szCs w:val="22"/>
                <w:lang w:eastAsia="da-DK"/>
              </w:rPr>
            </w:pPr>
            <w:proofErr w:type="spellStart"/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>Malig</w:t>
            </w:r>
            <w:r w:rsidR="00E11EBD"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>n</w:t>
            </w:r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>ant</w:t>
            </w:r>
            <w:proofErr w:type="spellEnd"/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 xml:space="preserve"> </w:t>
            </w:r>
            <w:r w:rsidRPr="0002467A">
              <w:rPr>
                <w:rFonts w:eastAsia="Times New Roman"/>
                <w:i/>
                <w:iCs/>
                <w:color w:val="000000"/>
                <w:sz w:val="22"/>
                <w:szCs w:val="22"/>
                <w:lang w:eastAsia="da-DK"/>
              </w:rPr>
              <w:t>(Case: 7431 Controls: 13087)</w:t>
            </w:r>
          </w:p>
        </w:tc>
      </w:tr>
      <w:tr w:rsidR="00E11EBD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11EBD" w:rsidRPr="0002467A" w:rsidRDefault="00E11EBD" w:rsidP="00E11EBD">
            <w:pPr>
              <w:rPr>
                <w:rFonts w:eastAsia="Times New Roman"/>
                <w:i/>
                <w:iCs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11EBD" w:rsidRPr="0002467A" w:rsidRDefault="00E11EBD" w:rsidP="00E11EBD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BC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11EBD" w:rsidRPr="0002467A" w:rsidRDefault="00E11EBD" w:rsidP="00E11EBD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3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11EBD" w:rsidRPr="0002467A" w:rsidRDefault="00E11EBD" w:rsidP="00E11EBD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.042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11EBD" w:rsidRPr="0002467A" w:rsidRDefault="00E11EBD" w:rsidP="00E11EBD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1.005-1.080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11EBD" w:rsidRPr="0002467A" w:rsidRDefault="00E11EBD" w:rsidP="00E11EBD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11EBD" w:rsidRPr="0002467A" w:rsidRDefault="00E11EBD" w:rsidP="00E11EBD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.042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11EBD" w:rsidRPr="0002467A" w:rsidRDefault="00E11EBD" w:rsidP="00E11EBD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1.005-1.081)</w:t>
            </w:r>
          </w:p>
        </w:tc>
      </w:tr>
      <w:tr w:rsidR="00E11EBD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11EBD" w:rsidRPr="0002467A" w:rsidRDefault="00E11EBD" w:rsidP="00E11EBD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11EBD" w:rsidRPr="0002467A" w:rsidRDefault="006D4C93" w:rsidP="00E11EBD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proofErr w:type="spellStart"/>
            <w:r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NO</w:t>
            </w:r>
            <w:r w:rsidR="00E11EBD"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x</w:t>
            </w:r>
            <w:proofErr w:type="spellEnd"/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11EBD" w:rsidRPr="0002467A" w:rsidRDefault="00E11EBD" w:rsidP="00E11EBD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8.8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11EBD" w:rsidRPr="0002467A" w:rsidRDefault="00E11EBD" w:rsidP="00E11EBD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.032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11EBD" w:rsidRPr="0002467A" w:rsidRDefault="00E11EBD" w:rsidP="00E11EBD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96-1.070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11EBD" w:rsidRPr="0002467A" w:rsidRDefault="00E11EBD" w:rsidP="00E11EBD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11EBD" w:rsidRPr="0002467A" w:rsidRDefault="00E11EBD" w:rsidP="00E11EBD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.033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11EBD" w:rsidRPr="0002467A" w:rsidRDefault="00E11EBD" w:rsidP="00E11EBD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97-1.071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6D4C93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NO</w:t>
            </w:r>
            <w:r w:rsidR="00900BF8"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vertAlign w:val="subscript"/>
                <w:lang w:eastAsia="da-DK"/>
              </w:rPr>
              <w:t>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10.7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310B02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1.054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310B02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(0.993-1.118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C71906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1.055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C71906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(0.995-1.119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O</w:t>
            </w:r>
            <w:r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9.7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955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898-1.016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954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896-1.015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PM</w:t>
            </w:r>
            <w:r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2.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5.4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.032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11-1.170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.033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11-1.171)</w:t>
            </w:r>
          </w:p>
        </w:tc>
      </w:tr>
      <w:tr w:rsidR="00900BF8" w:rsidRPr="0002467A" w:rsidTr="00900BF8">
        <w:trPr>
          <w:trHeight w:val="300"/>
        </w:trPr>
        <w:tc>
          <w:tcPr>
            <w:tcW w:w="6668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F26C67" w:rsidP="00900BF8">
            <w:pPr>
              <w:rPr>
                <w:rFonts w:eastAsia="Times New Roman"/>
                <w:i/>
                <w:iCs/>
                <w:color w:val="000000"/>
                <w:sz w:val="22"/>
                <w:szCs w:val="22"/>
                <w:lang w:eastAsia="da-DK"/>
              </w:rPr>
            </w:pPr>
            <w:r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>Non</w:t>
            </w:r>
            <w:r w:rsidR="00900BF8"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>-</w:t>
            </w:r>
            <w:proofErr w:type="spellStart"/>
            <w:r w:rsidR="00900BF8"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>malignant</w:t>
            </w:r>
            <w:proofErr w:type="spellEnd"/>
            <w:r w:rsidR="00900BF8"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 xml:space="preserve"> </w:t>
            </w:r>
            <w:r w:rsidR="00900BF8" w:rsidRPr="0002467A">
              <w:rPr>
                <w:rFonts w:eastAsia="Times New Roman"/>
                <w:i/>
                <w:iCs/>
                <w:color w:val="000000"/>
                <w:sz w:val="22"/>
                <w:szCs w:val="22"/>
                <w:lang w:eastAsia="da-DK"/>
              </w:rPr>
              <w:t>(Case: 9148 Controls: 16061)</w:t>
            </w:r>
            <w:r w:rsidR="00900BF8"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 xml:space="preserve"> 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i/>
                <w:iCs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BC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3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994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60-1.029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992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58-1.027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6D4C93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proofErr w:type="spellStart"/>
            <w:r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NO</w:t>
            </w:r>
            <w:r w:rsidR="00900BF8"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x</w:t>
            </w:r>
            <w:proofErr w:type="spellEnd"/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8.8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992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60-1.024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990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59-1.023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6D4C93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NO</w:t>
            </w:r>
            <w:r w:rsidR="00900BF8"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vertAlign w:val="subscript"/>
                <w:lang w:eastAsia="da-DK"/>
              </w:rPr>
              <w:t>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10.7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310B02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1.017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310B02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(0.965-1.072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C71906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1.015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C71906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(0.963-1.070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O</w:t>
            </w:r>
            <w:r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9.7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978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24-1.035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980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26-1.038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PM</w:t>
            </w:r>
            <w:r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2.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5.4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993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885-1.114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989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881-1.110)</w:t>
            </w:r>
          </w:p>
        </w:tc>
      </w:tr>
      <w:tr w:rsidR="00900BF8" w:rsidRPr="0002467A" w:rsidTr="00900BF8">
        <w:trPr>
          <w:trHeight w:val="300"/>
        </w:trPr>
        <w:tc>
          <w:tcPr>
            <w:tcW w:w="6668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i/>
                <w:iCs/>
                <w:color w:val="000000"/>
                <w:sz w:val="22"/>
                <w:szCs w:val="22"/>
                <w:lang w:eastAsia="da-DK"/>
              </w:rPr>
            </w:pPr>
            <w:proofErr w:type="spellStart"/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>Glioma</w:t>
            </w:r>
            <w:proofErr w:type="spellEnd"/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 xml:space="preserve"> </w:t>
            </w:r>
            <w:r w:rsidRPr="0002467A">
              <w:rPr>
                <w:rFonts w:eastAsia="Times New Roman"/>
                <w:i/>
                <w:iCs/>
                <w:color w:val="000000"/>
                <w:sz w:val="22"/>
                <w:szCs w:val="22"/>
                <w:lang w:eastAsia="da-DK"/>
              </w:rPr>
              <w:t>(Case: 5701 Controls: 9904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i/>
                <w:iCs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BC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3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.038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95-1.084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.039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96-1.085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6D4C93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proofErr w:type="spellStart"/>
            <w:r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NO</w:t>
            </w:r>
            <w:r w:rsidR="00900BF8"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x</w:t>
            </w:r>
            <w:proofErr w:type="spellEnd"/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8.8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.022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79-1.067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.024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80-1.069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6D4C93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NO</w:t>
            </w:r>
            <w:r w:rsidR="00900BF8"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vertAlign w:val="subscript"/>
                <w:lang w:eastAsia="da-DK"/>
              </w:rPr>
              <w:t>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10.7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887141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1.040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887141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(0.971-1.114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C71906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1.042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C71906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(0.973-1.116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O</w:t>
            </w:r>
            <w:r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9.7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964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897-1.036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962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895-1.034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PM</w:t>
            </w:r>
            <w:r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2.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5.4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982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846-1.140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984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847-1.142)</w:t>
            </w:r>
          </w:p>
        </w:tc>
      </w:tr>
      <w:tr w:rsidR="00900BF8" w:rsidRPr="0002467A" w:rsidTr="00900BF8">
        <w:trPr>
          <w:trHeight w:val="300"/>
        </w:trPr>
        <w:tc>
          <w:tcPr>
            <w:tcW w:w="6668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i/>
                <w:iCs/>
                <w:color w:val="000000"/>
                <w:sz w:val="22"/>
                <w:szCs w:val="22"/>
                <w:lang w:eastAsia="da-DK"/>
              </w:rPr>
            </w:pPr>
            <w:proofErr w:type="spellStart"/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>Meningioma</w:t>
            </w:r>
            <w:proofErr w:type="spellEnd"/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 xml:space="preserve"> </w:t>
            </w:r>
            <w:r w:rsidRPr="0002467A">
              <w:rPr>
                <w:rFonts w:eastAsia="Times New Roman"/>
                <w:i/>
                <w:iCs/>
                <w:color w:val="000000"/>
                <w:sz w:val="22"/>
                <w:szCs w:val="22"/>
                <w:lang w:eastAsia="da-DK"/>
              </w:rPr>
              <w:t>(Case: 4665 Controls: 8261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i/>
                <w:iCs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BC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3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.032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84-1.083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.028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80-1.078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6D4C93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proofErr w:type="spellStart"/>
            <w:r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NO</w:t>
            </w:r>
            <w:r w:rsidR="00900BF8"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x</w:t>
            </w:r>
            <w:proofErr w:type="spellEnd"/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8.8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.024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79-1.070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.020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75-1.067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6D4C93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NO</w:t>
            </w:r>
            <w:r w:rsidR="00900BF8"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vertAlign w:val="subscript"/>
                <w:lang w:eastAsia="da-DK"/>
              </w:rPr>
              <w:t>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10.7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887141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1.107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887141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(1.029-1.190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C71906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1.101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C71906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(1.023-1-185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O</w:t>
            </w:r>
            <w:r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9.7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906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837-0.980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911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842-0.986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PM</w:t>
            </w:r>
            <w:r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2.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5.4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.175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1.001-1.378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.163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90-1.366)</w:t>
            </w:r>
          </w:p>
        </w:tc>
      </w:tr>
      <w:tr w:rsidR="00900BF8" w:rsidRPr="0002467A" w:rsidTr="00900BF8">
        <w:trPr>
          <w:trHeight w:val="300"/>
        </w:trPr>
        <w:tc>
          <w:tcPr>
            <w:tcW w:w="6668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i/>
                <w:iCs/>
                <w:color w:val="000000"/>
                <w:sz w:val="22"/>
                <w:szCs w:val="22"/>
                <w:lang w:eastAsia="da-DK"/>
              </w:rPr>
            </w:pPr>
            <w:proofErr w:type="spellStart"/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>Cranial</w:t>
            </w:r>
            <w:proofErr w:type="spellEnd"/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 xml:space="preserve"> Nerves </w:t>
            </w:r>
            <w:r w:rsidRPr="0002467A">
              <w:rPr>
                <w:rFonts w:eastAsia="Times New Roman"/>
                <w:i/>
                <w:iCs/>
                <w:color w:val="000000"/>
                <w:sz w:val="22"/>
                <w:szCs w:val="22"/>
                <w:lang w:eastAsia="da-DK"/>
              </w:rPr>
              <w:t>(Case: 2025 Controls: 3505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i/>
                <w:iCs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BC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3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904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830-0.985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902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827-0.982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6D4C93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proofErr w:type="spellStart"/>
            <w:r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NO</w:t>
            </w:r>
            <w:r w:rsidR="00900BF8"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x</w:t>
            </w:r>
            <w:proofErr w:type="spellEnd"/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8.8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94</w:t>
            </w:r>
            <w:r w:rsidR="00887141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868-1.018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938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866-1.017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6D4C93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NO</w:t>
            </w:r>
            <w:r w:rsidR="00900BF8"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vertAlign w:val="subscript"/>
                <w:lang w:eastAsia="da-DK"/>
              </w:rPr>
              <w:t>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10.7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887141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0.920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887141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(0.816-1.037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C71906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0.918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C71906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(0.814-1.036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O</w:t>
            </w:r>
            <w:r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9.7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.084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54-1.232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.085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54-1.233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PM</w:t>
            </w:r>
            <w:r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2.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5.4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96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739-1.248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964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741-1.253)</w:t>
            </w:r>
          </w:p>
        </w:tc>
      </w:tr>
      <w:tr w:rsidR="00900BF8" w:rsidRPr="0002467A" w:rsidTr="00900BF8">
        <w:trPr>
          <w:trHeight w:val="300"/>
        </w:trPr>
        <w:tc>
          <w:tcPr>
            <w:tcW w:w="6668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 w:eastAsia="da-DK"/>
              </w:rPr>
              <w:t xml:space="preserve">Malignant </w:t>
            </w:r>
            <w:r w:rsidR="00F26C67"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 w:eastAsia="da-DK"/>
              </w:rPr>
              <w:t>Non</w:t>
            </w:r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 w:eastAsia="da-DK"/>
              </w:rPr>
              <w:t>-glioma tumors of brain proper</w:t>
            </w:r>
          </w:p>
          <w:p w:rsidR="00900BF8" w:rsidRPr="0002467A" w:rsidRDefault="00900BF8" w:rsidP="00900BF8">
            <w:pPr>
              <w:rPr>
                <w:rFonts w:eastAsia="Times New Roman"/>
                <w:i/>
                <w:iCs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i/>
                <w:iCs/>
                <w:color w:val="000000"/>
                <w:sz w:val="22"/>
                <w:szCs w:val="22"/>
                <w:lang w:val="en-US" w:eastAsia="da-DK"/>
              </w:rPr>
              <w:t>(Case: 1750 Controls: 3200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i/>
                <w:iCs/>
                <w:color w:val="000000"/>
                <w:sz w:val="22"/>
                <w:szCs w:val="22"/>
                <w:lang w:val="en-US"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BC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3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.043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75-1.116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.043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75-1.116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6D4C93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proofErr w:type="spellStart"/>
            <w:r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NO</w:t>
            </w:r>
            <w:r w:rsidR="00900BF8"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x</w:t>
            </w:r>
            <w:proofErr w:type="spellEnd"/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8.8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.051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84-1.122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.051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984-1.122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6D4C93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NO</w:t>
            </w:r>
            <w:r w:rsidR="00900BF8"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vertAlign w:val="subscript"/>
                <w:lang w:eastAsia="da-DK"/>
              </w:rPr>
              <w:t>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10.7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887141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1.081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C71906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(</w:t>
            </w:r>
            <w:r w:rsidR="00887141"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0.963-</w:t>
            </w: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1.214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C71906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1.082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C71906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(0.964-1.215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O</w:t>
            </w:r>
            <w:r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9.7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946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836-1.070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945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836-1.069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da-DK"/>
              </w:rPr>
              <w:t> 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PM</w:t>
            </w:r>
            <w:r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2.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5.4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.111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879-1.405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 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.112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(0.879-1.406)</w:t>
            </w:r>
          </w:p>
        </w:tc>
      </w:tr>
      <w:tr w:rsidR="00900BF8" w:rsidRPr="0002467A" w:rsidTr="00900BF8">
        <w:trPr>
          <w:trHeight w:val="300"/>
        </w:trPr>
        <w:tc>
          <w:tcPr>
            <w:tcW w:w="6668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F26C67" w:rsidP="00900BF8">
            <w:pPr>
              <w:rPr>
                <w:rFonts w:eastAsia="Times New Roman"/>
                <w:b/>
                <w:color w:val="000000"/>
                <w:sz w:val="22"/>
                <w:szCs w:val="22"/>
                <w:lang w:val="en-US" w:eastAsia="da-DK"/>
              </w:rPr>
            </w:pPr>
            <w:r>
              <w:rPr>
                <w:rFonts w:eastAsia="Times New Roman"/>
                <w:b/>
                <w:color w:val="000000"/>
                <w:sz w:val="22"/>
                <w:szCs w:val="22"/>
                <w:lang w:val="en-US" w:eastAsia="da-DK"/>
              </w:rPr>
              <w:t>Non</w:t>
            </w:r>
            <w:r w:rsidR="00900BF8" w:rsidRPr="0002467A">
              <w:rPr>
                <w:rFonts w:eastAsia="Times New Roman"/>
                <w:b/>
                <w:color w:val="000000"/>
                <w:sz w:val="22"/>
                <w:szCs w:val="22"/>
                <w:lang w:val="en-US" w:eastAsia="da-DK"/>
              </w:rPr>
              <w:t xml:space="preserve">-malignant </w:t>
            </w:r>
            <w:r>
              <w:rPr>
                <w:rFonts w:eastAsia="Times New Roman"/>
                <w:b/>
                <w:color w:val="000000"/>
                <w:sz w:val="22"/>
                <w:szCs w:val="22"/>
                <w:lang w:val="en-US" w:eastAsia="da-DK"/>
              </w:rPr>
              <w:t>Non</w:t>
            </w:r>
            <w:r w:rsidR="00900BF8" w:rsidRPr="0002467A">
              <w:rPr>
                <w:rFonts w:eastAsia="Times New Roman"/>
                <w:b/>
                <w:color w:val="000000"/>
                <w:sz w:val="22"/>
                <w:szCs w:val="22"/>
                <w:lang w:val="en-US" w:eastAsia="da-DK"/>
              </w:rPr>
              <w:t>-glioma tumors of the brain proper</w:t>
            </w:r>
          </w:p>
          <w:p w:rsidR="00900BF8" w:rsidRPr="0002467A" w:rsidRDefault="00900BF8" w:rsidP="00900BF8">
            <w:pPr>
              <w:rPr>
                <w:rFonts w:eastAsia="Times New Roman"/>
                <w:i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i/>
                <w:color w:val="000000"/>
                <w:sz w:val="22"/>
                <w:szCs w:val="22"/>
                <w:lang w:val="en-US" w:eastAsia="da-DK"/>
              </w:rPr>
              <w:t xml:space="preserve"> (Case: 2438 Controls: 4278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BC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0.3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  <w:t>0.983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  <w:t>(0.922-1.048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  <w:t>0.985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  <w:t>(0.924-1.050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6D4C93" w:rsidP="00900BF8">
            <w:pPr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  <w:proofErr w:type="spellStart"/>
            <w:r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NO</w:t>
            </w:r>
            <w:r w:rsidR="00900BF8"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x</w:t>
            </w:r>
            <w:proofErr w:type="spellEnd"/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18.8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  <w:t>0.967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  <w:t>(0.910-1.027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  <w:t>0.969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  <w:t>(0.912-1.029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6D4C93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NO</w:t>
            </w:r>
            <w:r w:rsidR="00900BF8"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vertAlign w:val="subscript"/>
                <w:lang w:eastAsia="da-DK"/>
              </w:rPr>
              <w:t>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eastAsia="da-DK"/>
              </w:rPr>
              <w:t>10.7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C71906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highlight w:val="yellow"/>
                <w:lang w:val="en-US"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val="en-US" w:eastAsia="da-DK"/>
              </w:rPr>
              <w:t>0.932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C71906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val="en-US"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val="en-US" w:eastAsia="da-DK"/>
              </w:rPr>
              <w:t>(0.841-1.032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val="en-US"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C71906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highlight w:val="yellow"/>
                <w:lang w:val="en-US"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val="en-US" w:eastAsia="da-DK"/>
              </w:rPr>
              <w:t>0.935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6D4C93" w:rsidRDefault="00C71906" w:rsidP="00900BF8">
            <w:pPr>
              <w:rPr>
                <w:rFonts w:eastAsia="Times New Roman"/>
                <w:color w:val="000000"/>
                <w:sz w:val="22"/>
                <w:szCs w:val="22"/>
                <w:highlight w:val="yellow"/>
                <w:lang w:val="en-US" w:eastAsia="da-DK"/>
              </w:rPr>
            </w:pPr>
            <w:r w:rsidRPr="006D4C93">
              <w:rPr>
                <w:rFonts w:eastAsia="Times New Roman"/>
                <w:color w:val="000000"/>
                <w:sz w:val="22"/>
                <w:szCs w:val="22"/>
                <w:highlight w:val="yellow"/>
                <w:lang w:val="en-US" w:eastAsia="da-DK"/>
              </w:rPr>
              <w:t>(0.844-1.036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O</w:t>
            </w:r>
            <w:r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9.7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  <w:t>1.048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  <w:t>(0.939-1.169)</w:t>
            </w:r>
          </w:p>
        </w:tc>
        <w:tc>
          <w:tcPr>
            <w:tcW w:w="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  <w:t>1.044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  <w:t>(0.936-1.165)</w:t>
            </w:r>
          </w:p>
        </w:tc>
      </w:tr>
      <w:tr w:rsidR="00900BF8" w:rsidRPr="0002467A" w:rsidTr="00900BF8">
        <w:trPr>
          <w:trHeight w:val="300"/>
        </w:trPr>
        <w:tc>
          <w:tcPr>
            <w:tcW w:w="2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 w:eastAsia="da-DK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PM</w:t>
            </w:r>
            <w:r w:rsidRPr="0002467A">
              <w:rPr>
                <w:rFonts w:eastAsia="Times New Roman"/>
                <w:color w:val="000000"/>
                <w:sz w:val="22"/>
                <w:szCs w:val="22"/>
                <w:vertAlign w:val="subscript"/>
                <w:lang w:eastAsia="da-DK"/>
              </w:rPr>
              <w:t>2.5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eastAsia="da-DK"/>
              </w:rPr>
              <w:t>5.40</w:t>
            </w:r>
          </w:p>
        </w:tc>
        <w:tc>
          <w:tcPr>
            <w:tcW w:w="7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  <w:t>0.764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  <w:t>(0.612-0.954)</w:t>
            </w:r>
          </w:p>
        </w:tc>
        <w:tc>
          <w:tcPr>
            <w:tcW w:w="1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  <w:t>0.765</w:t>
            </w:r>
          </w:p>
        </w:tc>
        <w:tc>
          <w:tcPr>
            <w:tcW w:w="14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900BF8" w:rsidRPr="0002467A" w:rsidRDefault="00900BF8" w:rsidP="00900BF8">
            <w:pPr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</w:pPr>
            <w:r w:rsidRPr="0002467A">
              <w:rPr>
                <w:rFonts w:eastAsia="Times New Roman"/>
                <w:color w:val="000000"/>
                <w:sz w:val="22"/>
                <w:szCs w:val="22"/>
                <w:lang w:val="en-US" w:eastAsia="da-DK"/>
              </w:rPr>
              <w:t>(0.612-0.955)</w:t>
            </w:r>
          </w:p>
        </w:tc>
      </w:tr>
    </w:tbl>
    <w:p w:rsidR="00E11EBD" w:rsidRPr="0002467A" w:rsidRDefault="00E11EBD" w:rsidP="00ED7AB5">
      <w:pPr>
        <w:rPr>
          <w:lang w:val="en-US"/>
        </w:rPr>
      </w:pPr>
    </w:p>
    <w:p w:rsidR="00E11EBD" w:rsidRPr="0002467A" w:rsidRDefault="00E11EBD" w:rsidP="00E11EBD">
      <w:pPr>
        <w:rPr>
          <w:lang w:val="en-US"/>
        </w:rPr>
      </w:pPr>
      <w:r w:rsidRPr="0002467A">
        <w:rPr>
          <w:lang w:val="en-US"/>
        </w:rPr>
        <w:t>a: Matched on age, sex and month of birth and adjusted for individual marital status, occupational status, personal income, region of origin and area level information on % of parish population with income in lowest quartile, unemployed, manual labor, retired, basic education, living in social housing, owning their own dwelling, single parent families, previously convicted, of Danish origin</w:t>
      </w:r>
      <w:r w:rsidRPr="0002467A">
        <w:rPr>
          <w:lang w:val="en-US"/>
        </w:rPr>
        <w:tab/>
      </w:r>
      <w:r w:rsidRPr="0002467A">
        <w:rPr>
          <w:lang w:val="en-US"/>
        </w:rPr>
        <w:tab/>
      </w:r>
      <w:r w:rsidRPr="0002467A">
        <w:rPr>
          <w:lang w:val="en-US"/>
        </w:rPr>
        <w:tab/>
      </w:r>
      <w:r w:rsidRPr="0002467A">
        <w:rPr>
          <w:lang w:val="en-US"/>
        </w:rPr>
        <w:tab/>
      </w:r>
      <w:r w:rsidRPr="0002467A">
        <w:rPr>
          <w:lang w:val="en-US"/>
        </w:rPr>
        <w:tab/>
      </w:r>
      <w:r w:rsidRPr="0002467A">
        <w:rPr>
          <w:lang w:val="en-US"/>
        </w:rPr>
        <w:tab/>
      </w:r>
      <w:r w:rsidRPr="0002467A">
        <w:rPr>
          <w:lang w:val="en-US"/>
        </w:rPr>
        <w:tab/>
      </w:r>
    </w:p>
    <w:p w:rsidR="000E139C" w:rsidRDefault="00E11EBD" w:rsidP="00E11EBD">
      <w:pPr>
        <w:rPr>
          <w:lang w:val="en-US"/>
        </w:rPr>
        <w:sectPr w:rsidR="000E139C" w:rsidSect="000E139C">
          <w:pgSz w:w="11907" w:h="16840"/>
          <w:pgMar w:top="720" w:right="720" w:bottom="720" w:left="720" w:header="708" w:footer="708" w:gutter="0"/>
          <w:cols w:space="708"/>
          <w:docGrid w:linePitch="326"/>
        </w:sectPr>
      </w:pPr>
      <w:proofErr w:type="gramStart"/>
      <w:r w:rsidRPr="0002467A">
        <w:rPr>
          <w:lang w:val="en-US"/>
        </w:rPr>
        <w:t>b</w:t>
      </w:r>
      <w:proofErr w:type="gramEnd"/>
      <w:r w:rsidRPr="0002467A">
        <w:rPr>
          <w:lang w:val="en-US"/>
        </w:rPr>
        <w:t>: Model 3 with additional adjustment for forever redeeming 2 prescriptions</w:t>
      </w:r>
      <w:r w:rsidR="00E003FE" w:rsidRPr="0002467A">
        <w:rPr>
          <w:lang w:val="en-US"/>
        </w:rPr>
        <w:t xml:space="preserve"> within a year for Aspirin, </w:t>
      </w:r>
      <w:r w:rsidR="00F26C67">
        <w:rPr>
          <w:lang w:val="en-US"/>
        </w:rPr>
        <w:t>Non</w:t>
      </w:r>
      <w:r w:rsidR="00E003FE" w:rsidRPr="0002467A">
        <w:rPr>
          <w:lang w:val="en-US"/>
        </w:rPr>
        <w:t>-</w:t>
      </w:r>
      <w:r w:rsidRPr="0002467A">
        <w:rPr>
          <w:lang w:val="en-US"/>
        </w:rPr>
        <w:t>aspirin NSAID, HRT, Antidiabetic medica</w:t>
      </w:r>
      <w:r w:rsidR="000E139C">
        <w:rPr>
          <w:lang w:val="en-US"/>
        </w:rPr>
        <w:t>tion or anti allergic medicatio</w:t>
      </w:r>
      <w:r w:rsidR="00F26C67">
        <w:rPr>
          <w:lang w:val="en-US"/>
        </w:rPr>
        <w:t>n.</w:t>
      </w:r>
    </w:p>
    <w:p w:rsidR="006D4C93" w:rsidRPr="00F74112" w:rsidRDefault="00F74112" w:rsidP="00E11EBD">
      <w:pPr>
        <w:rPr>
          <w:lang w:val="en-US"/>
        </w:rPr>
      </w:pPr>
      <w:r w:rsidRPr="00F74112">
        <w:rPr>
          <w:b/>
          <w:lang w:val="en-US"/>
        </w:rPr>
        <w:t xml:space="preserve">Supplement table </w:t>
      </w:r>
      <w:r w:rsidR="000E139C">
        <w:rPr>
          <w:b/>
          <w:lang w:val="en-US"/>
        </w:rPr>
        <w:t>4</w:t>
      </w:r>
      <w:r w:rsidRPr="00F74112">
        <w:rPr>
          <w:b/>
          <w:lang w:val="en-US"/>
        </w:rPr>
        <w:t>:</w:t>
      </w:r>
      <w:r>
        <w:rPr>
          <w:b/>
          <w:lang w:val="en-US"/>
        </w:rPr>
        <w:t xml:space="preserve"> </w:t>
      </w:r>
      <w:r>
        <w:rPr>
          <w:lang w:val="en-US"/>
        </w:rPr>
        <w:t>Summaries of results from our previous studies rescaled to the IQRs of the present study: PM</w:t>
      </w:r>
      <w:r w:rsidRPr="00F74112">
        <w:rPr>
          <w:vertAlign w:val="subscript"/>
          <w:lang w:val="en-US"/>
        </w:rPr>
        <w:t>2.5</w:t>
      </w:r>
      <w:r>
        <w:rPr>
          <w:lang w:val="en-US"/>
        </w:rPr>
        <w:t>=5.39µg/m</w:t>
      </w:r>
      <w:r w:rsidRPr="00F74112">
        <w:rPr>
          <w:vertAlign w:val="superscript"/>
          <w:lang w:val="en-US"/>
        </w:rPr>
        <w:t>3</w:t>
      </w:r>
      <w:r>
        <w:rPr>
          <w:lang w:val="en-US"/>
        </w:rPr>
        <w:t>, NO</w:t>
      </w:r>
      <w:r w:rsidRPr="00F74112">
        <w:rPr>
          <w:vertAlign w:val="subscript"/>
          <w:lang w:val="en-US"/>
        </w:rPr>
        <w:t>x</w:t>
      </w:r>
      <w:r>
        <w:rPr>
          <w:lang w:val="en-US"/>
        </w:rPr>
        <w:t>=18.86 µg/m</w:t>
      </w:r>
      <w:r w:rsidRPr="00F74112">
        <w:rPr>
          <w:vertAlign w:val="superscript"/>
          <w:lang w:val="en-US"/>
        </w:rPr>
        <w:t>3</w:t>
      </w:r>
      <w:r>
        <w:rPr>
          <w:lang w:val="en-US"/>
        </w:rPr>
        <w:t>, NO</w:t>
      </w:r>
      <w:r w:rsidRPr="00F74112">
        <w:rPr>
          <w:vertAlign w:val="subscript"/>
          <w:lang w:val="en-US"/>
        </w:rPr>
        <w:t>2</w:t>
      </w:r>
      <w:r>
        <w:rPr>
          <w:lang w:val="en-US"/>
        </w:rPr>
        <w:t>=10.78 µg/m</w:t>
      </w:r>
      <w:r w:rsidRPr="00F74112">
        <w:rPr>
          <w:vertAlign w:val="superscript"/>
          <w:lang w:val="en-US"/>
        </w:rPr>
        <w:t>3</w:t>
      </w:r>
      <w:r>
        <w:rPr>
          <w:lang w:val="en-US"/>
        </w:rPr>
        <w:t xml:space="preserve">. </w:t>
      </w:r>
    </w:p>
    <w:tbl>
      <w:tblPr>
        <w:tblStyle w:val="Tabel-Gitter"/>
        <w:tblW w:w="1502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22"/>
        <w:gridCol w:w="2222"/>
        <w:gridCol w:w="7055"/>
        <w:gridCol w:w="1132"/>
        <w:gridCol w:w="744"/>
        <w:gridCol w:w="707"/>
        <w:gridCol w:w="1838"/>
      </w:tblGrid>
      <w:tr w:rsidR="006D4C93" w:rsidRPr="0008337C" w:rsidTr="00603CAA">
        <w:tc>
          <w:tcPr>
            <w:tcW w:w="1322" w:type="dxa"/>
            <w:tcBorders>
              <w:top w:val="single" w:sz="4" w:space="0" w:color="auto"/>
              <w:bottom w:val="single" w:sz="4" w:space="0" w:color="auto"/>
            </w:tcBorders>
          </w:tcPr>
          <w:p w:rsidR="006D4C93" w:rsidRPr="00F74112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2222" w:type="dxa"/>
            <w:tcBorders>
              <w:top w:val="single" w:sz="4" w:space="0" w:color="auto"/>
              <w:bottom w:val="single" w:sz="4" w:space="0" w:color="auto"/>
            </w:tcBorders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b/>
                <w:sz w:val="20"/>
                <w:highlight w:val="yellow"/>
              </w:rPr>
            </w:pPr>
            <w:r w:rsidRPr="006D4C93">
              <w:rPr>
                <w:rFonts w:asciiTheme="minorHAnsi" w:hAnsiTheme="minorHAnsi" w:cstheme="minorHAnsi"/>
                <w:b/>
                <w:sz w:val="20"/>
                <w:highlight w:val="yellow"/>
              </w:rPr>
              <w:t>End point</w:t>
            </w:r>
          </w:p>
        </w:tc>
        <w:tc>
          <w:tcPr>
            <w:tcW w:w="7055" w:type="dxa"/>
            <w:tcBorders>
              <w:top w:val="single" w:sz="4" w:space="0" w:color="auto"/>
              <w:bottom w:val="single" w:sz="4" w:space="0" w:color="auto"/>
            </w:tcBorders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b/>
                <w:sz w:val="20"/>
                <w:highlight w:val="yellow"/>
              </w:rPr>
            </w:pPr>
          </w:p>
        </w:tc>
        <w:tc>
          <w:tcPr>
            <w:tcW w:w="1132" w:type="dxa"/>
            <w:tcBorders>
              <w:top w:val="single" w:sz="4" w:space="0" w:color="auto"/>
              <w:bottom w:val="single" w:sz="4" w:space="0" w:color="auto"/>
            </w:tcBorders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b/>
                <w:sz w:val="20"/>
                <w:highlight w:val="yellow"/>
              </w:rPr>
            </w:pPr>
            <w:r w:rsidRPr="006D4C93">
              <w:rPr>
                <w:rFonts w:asciiTheme="minorHAnsi" w:hAnsiTheme="minorHAnsi" w:cstheme="minorHAnsi"/>
                <w:b/>
                <w:sz w:val="20"/>
                <w:highlight w:val="yellow"/>
              </w:rPr>
              <w:t>N Cases</w:t>
            </w:r>
          </w:p>
        </w:tc>
        <w:tc>
          <w:tcPr>
            <w:tcW w:w="744" w:type="dxa"/>
            <w:tcBorders>
              <w:top w:val="single" w:sz="4" w:space="0" w:color="auto"/>
              <w:bottom w:val="single" w:sz="4" w:space="0" w:color="auto"/>
            </w:tcBorders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b/>
                <w:sz w:val="20"/>
                <w:highlight w:val="yellow"/>
              </w:rPr>
            </w:pPr>
          </w:p>
        </w:tc>
        <w:tc>
          <w:tcPr>
            <w:tcW w:w="707" w:type="dxa"/>
            <w:tcBorders>
              <w:top w:val="single" w:sz="4" w:space="0" w:color="auto"/>
              <w:bottom w:val="single" w:sz="4" w:space="0" w:color="auto"/>
            </w:tcBorders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b/>
                <w:sz w:val="20"/>
                <w:highlight w:val="yellow"/>
              </w:rPr>
            </w:pPr>
          </w:p>
        </w:tc>
        <w:tc>
          <w:tcPr>
            <w:tcW w:w="1838" w:type="dxa"/>
            <w:tcBorders>
              <w:top w:val="single" w:sz="4" w:space="0" w:color="auto"/>
              <w:bottom w:val="single" w:sz="4" w:space="0" w:color="auto"/>
            </w:tcBorders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b/>
                <w:sz w:val="20"/>
                <w:highlight w:val="yellow"/>
              </w:rPr>
            </w:pPr>
          </w:p>
        </w:tc>
      </w:tr>
      <w:tr w:rsidR="006D4C93" w:rsidRPr="0008337C" w:rsidTr="00603CAA">
        <w:tc>
          <w:tcPr>
            <w:tcW w:w="15020" w:type="dxa"/>
            <w:gridSpan w:val="7"/>
            <w:tcBorders>
              <w:top w:val="single" w:sz="4" w:space="0" w:color="auto"/>
              <w:bottom w:val="single" w:sz="4" w:space="0" w:color="auto"/>
            </w:tcBorders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i/>
                <w:sz w:val="20"/>
                <w:highlight w:val="yellow"/>
                <w:lang w:val="en-US"/>
              </w:rPr>
            </w:pPr>
            <w:proofErr w:type="spellStart"/>
            <w:r w:rsidRPr="006D4C93">
              <w:rPr>
                <w:rFonts w:asciiTheme="minorHAnsi" w:hAnsiTheme="minorHAnsi" w:cstheme="minorHAnsi"/>
                <w:sz w:val="20"/>
                <w:highlight w:val="yellow"/>
              </w:rPr>
              <w:t>Raaschou-nielsen</w:t>
            </w:r>
            <w:proofErr w:type="spellEnd"/>
            <w:r w:rsidRPr="006D4C93">
              <w:rPr>
                <w:rFonts w:asciiTheme="minorHAnsi" w:hAnsiTheme="minorHAnsi" w:cstheme="minorHAnsi"/>
                <w:sz w:val="20"/>
                <w:highlight w:val="yellow"/>
              </w:rPr>
              <w:t xml:space="preserve"> et al 2011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</w:rPr>
              <w:fldChar w:fldCharType="begin">
                <w:fldData xml:space="preserve">PEVuZE5vdGU+PENpdGU+PEF1dGhvcj5SYWFzY2hvdS1OaWVsc2VuPC9BdXRob3I+PFllYXI+MjAx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</w:fldData>
              </w:fldChar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</w:rPr>
              <w:instrText xml:space="preserve"> ADDIN EN.CITE </w:instrTex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</w:rPr>
              <w:fldChar w:fldCharType="begin">
                <w:fldData xml:space="preserve">PEVuZE5vdGU+PENpdGU+PEF1dGhvcj5SYWFzY2hvdS1OaWVsc2VuPC9BdXRob3I+PFllYXI+MjAx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</w:fldData>
              </w:fldChar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</w:rPr>
              <w:instrText xml:space="preserve"> ADDIN EN.CITE.DATA </w:instrTex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</w:rPr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</w:rPr>
              <w:fldChar w:fldCharType="end"/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</w:rPr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</w:rPr>
              <w:fldChar w:fldCharType="separate"/>
            </w:r>
            <w:r w:rsidRPr="006D4C93">
              <w:rPr>
                <w:rFonts w:asciiTheme="minorHAnsi" w:hAnsiTheme="minorHAnsi" w:cstheme="minorHAnsi"/>
                <w:noProof/>
                <w:sz w:val="20"/>
                <w:highlight w:val="yellow"/>
              </w:rPr>
              <w:t>[1]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</w:rPr>
              <w:fldChar w:fldCharType="end"/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</w:rPr>
              <w:t xml:space="preserve"> - </w:t>
            </w:r>
            <w:proofErr w:type="spellStart"/>
            <w:r w:rsidRPr="006D4C93">
              <w:rPr>
                <w:rFonts w:asciiTheme="minorHAnsi" w:hAnsiTheme="minorHAnsi" w:cstheme="minorHAnsi"/>
                <w:i/>
                <w:sz w:val="20"/>
                <w:highlight w:val="yellow"/>
              </w:rPr>
              <w:t>Cohort</w:t>
            </w:r>
            <w:proofErr w:type="spellEnd"/>
            <w:r w:rsidRPr="006D4C93">
              <w:rPr>
                <w:rFonts w:asciiTheme="minorHAnsi" w:hAnsiTheme="minorHAnsi" w:cstheme="minorHAnsi"/>
                <w:i/>
                <w:sz w:val="20"/>
                <w:highlight w:val="yellow"/>
              </w:rPr>
              <w:t xml:space="preserve">. </w:t>
            </w:r>
            <w:r w:rsidRPr="006D4C93">
              <w:rPr>
                <w:rFonts w:asciiTheme="minorHAnsi" w:hAnsiTheme="minorHAnsi" w:cstheme="minorHAnsi"/>
                <w:i/>
                <w:sz w:val="20"/>
                <w:highlight w:val="yellow"/>
                <w:lang w:val="en-US"/>
              </w:rPr>
              <w:t>Population: Danish Diet Cancer and health cohort. Follow-up period 2000-2009. Covariates: Age and occupation in oil refineries</w:t>
            </w:r>
          </w:p>
        </w:tc>
      </w:tr>
      <w:tr w:rsidR="006D4C93" w:rsidRPr="0008337C" w:rsidTr="00603CAA">
        <w:tc>
          <w:tcPr>
            <w:tcW w:w="1322" w:type="dxa"/>
            <w:tcBorders>
              <w:top w:val="single" w:sz="4" w:space="0" w:color="auto"/>
            </w:tcBorders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9277" w:type="dxa"/>
            <w:gridSpan w:val="2"/>
            <w:tcBorders>
              <w:top w:val="single" w:sz="4" w:space="0" w:color="auto"/>
            </w:tcBorders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Malignant neoplasm of brain and other parts of nervous system      (</w:t>
            </w:r>
            <w:r w:rsidRPr="006D4C93">
              <w:rPr>
                <w:rFonts w:asciiTheme="minorHAnsi" w:hAnsiTheme="minorHAnsi" w:cstheme="minorHAnsi"/>
                <w:color w:val="000000"/>
                <w:sz w:val="20"/>
                <w:highlight w:val="yellow"/>
                <w:lang w:val="en-US"/>
              </w:rPr>
              <w:t>ICD7: 193)</w:t>
            </w:r>
          </w:p>
        </w:tc>
        <w:tc>
          <w:tcPr>
            <w:tcW w:w="1132" w:type="dxa"/>
            <w:tcBorders>
              <w:top w:val="single" w:sz="4" w:space="0" w:color="auto"/>
            </w:tcBorders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95</w:t>
            </w:r>
          </w:p>
        </w:tc>
        <w:tc>
          <w:tcPr>
            <w:tcW w:w="744" w:type="dxa"/>
            <w:tcBorders>
              <w:top w:val="single" w:sz="4" w:space="0" w:color="auto"/>
            </w:tcBorders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NO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vertAlign w:val="subscript"/>
                <w:lang w:val="en-US"/>
              </w:rPr>
              <w:t>x</w:t>
            </w:r>
          </w:p>
        </w:tc>
        <w:tc>
          <w:tcPr>
            <w:tcW w:w="707" w:type="dxa"/>
            <w:tcBorders>
              <w:top w:val="single" w:sz="4" w:space="0" w:color="auto"/>
            </w:tcBorders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IRR:</w:t>
            </w:r>
          </w:p>
        </w:tc>
        <w:tc>
          <w:tcPr>
            <w:tcW w:w="1838" w:type="dxa"/>
            <w:tcBorders>
              <w:top w:val="single" w:sz="4" w:space="0" w:color="auto"/>
            </w:tcBorders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1.17 (1.04-1.31)</w:t>
            </w:r>
          </w:p>
        </w:tc>
      </w:tr>
      <w:tr w:rsidR="006D4C93" w:rsidRPr="0008337C" w:rsidTr="00603CAA">
        <w:tc>
          <w:tcPr>
            <w:tcW w:w="1322" w:type="dxa"/>
            <w:tcBorders>
              <w:bottom w:val="nil"/>
            </w:tcBorders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2222" w:type="dxa"/>
            <w:tcBorders>
              <w:bottom w:val="nil"/>
            </w:tcBorders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7055" w:type="dxa"/>
            <w:tcBorders>
              <w:bottom w:val="nil"/>
            </w:tcBorders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1132" w:type="dxa"/>
            <w:tcBorders>
              <w:bottom w:val="nil"/>
            </w:tcBorders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744" w:type="dxa"/>
            <w:tcBorders>
              <w:bottom w:val="nil"/>
            </w:tcBorders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707" w:type="dxa"/>
            <w:tcBorders>
              <w:bottom w:val="nil"/>
            </w:tcBorders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1838" w:type="dxa"/>
            <w:tcBorders>
              <w:bottom w:val="nil"/>
            </w:tcBorders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</w:tr>
      <w:tr w:rsidR="006D4C93" w:rsidRPr="003170A0" w:rsidTr="00603CAA">
        <w:tc>
          <w:tcPr>
            <w:tcW w:w="15020" w:type="dxa"/>
            <w:gridSpan w:val="7"/>
            <w:tcBorders>
              <w:top w:val="nil"/>
              <w:bottom w:val="single" w:sz="4" w:space="0" w:color="auto"/>
            </w:tcBorders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i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Poulsen et al 2016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fldChar w:fldCharType="begin">
                <w:fldData xml:space="preserve">PEVuZE5vdGU+PENpdGU+PEF1dGhvcj5Qb3Vsc2VuPC9BdXRob3I+PFllYXI+MjAxNjwvWWVhcj48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=
</w:fldData>
              </w:fldChar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instrText xml:space="preserve"> ADDIN EN.CITE </w:instrTex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fldChar w:fldCharType="begin">
                <w:fldData xml:space="preserve">PEVuZE5vdGU+PENpdGU+PEF1dGhvcj5Qb3Vsc2VuPC9BdXRob3I+PFllYXI+MjAxNjwvWWVhcj48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=
</w:fldData>
              </w:fldChar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instrText xml:space="preserve"> ADDIN EN.CITE.DATA </w:instrTex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fldChar w:fldCharType="end"/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fldChar w:fldCharType="separate"/>
            </w:r>
            <w:r w:rsidRPr="006D4C93">
              <w:rPr>
                <w:rFonts w:asciiTheme="minorHAnsi" w:hAnsiTheme="minorHAnsi" w:cstheme="minorHAnsi"/>
                <w:noProof/>
                <w:sz w:val="20"/>
                <w:highlight w:val="yellow"/>
                <w:lang w:val="en-US"/>
              </w:rPr>
              <w:t>[2]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fldChar w:fldCharType="end"/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 xml:space="preserve"> - </w:t>
            </w:r>
            <w:r w:rsidRPr="006D4C93">
              <w:rPr>
                <w:rFonts w:asciiTheme="minorHAnsi" w:hAnsiTheme="minorHAnsi" w:cstheme="minorHAnsi"/>
                <w:i/>
                <w:sz w:val="20"/>
                <w:highlight w:val="yellow"/>
                <w:lang w:val="en-US"/>
              </w:rPr>
              <w:t>Case Control. Population: Danish population. Follow-up 2000-2009. Covariates: Sex, year of birth, years of living in highly urbanized municipalities.</w:t>
            </w:r>
          </w:p>
        </w:tc>
      </w:tr>
      <w:tr w:rsidR="006D4C93" w:rsidRPr="0008337C" w:rsidTr="00603CAA">
        <w:tc>
          <w:tcPr>
            <w:tcW w:w="1322" w:type="dxa"/>
            <w:tcBorders>
              <w:top w:val="single" w:sz="4" w:space="0" w:color="auto"/>
            </w:tcBorders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9277" w:type="dxa"/>
            <w:gridSpan w:val="2"/>
            <w:tcBorders>
              <w:top w:val="single" w:sz="4" w:space="0" w:color="auto"/>
            </w:tcBorders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Tumors situated in the brain      (ICD10: C71.0-C71.9. D33.0.-D33.2. D43.0-D43.2)</w:t>
            </w:r>
          </w:p>
        </w:tc>
        <w:tc>
          <w:tcPr>
            <w:tcW w:w="1132" w:type="dxa"/>
            <w:tcBorders>
              <w:top w:val="single" w:sz="4" w:space="0" w:color="auto"/>
            </w:tcBorders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4183</w:t>
            </w:r>
          </w:p>
        </w:tc>
        <w:tc>
          <w:tcPr>
            <w:tcW w:w="744" w:type="dxa"/>
            <w:tcBorders>
              <w:top w:val="single" w:sz="4" w:space="0" w:color="auto"/>
            </w:tcBorders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NO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vertAlign w:val="subscript"/>
                <w:lang w:val="en-US"/>
              </w:rPr>
              <w:t>x</w:t>
            </w:r>
          </w:p>
        </w:tc>
        <w:tc>
          <w:tcPr>
            <w:tcW w:w="707" w:type="dxa"/>
            <w:tcBorders>
              <w:top w:val="single" w:sz="4" w:space="0" w:color="auto"/>
            </w:tcBorders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OR:</w:t>
            </w:r>
          </w:p>
        </w:tc>
        <w:tc>
          <w:tcPr>
            <w:tcW w:w="1838" w:type="dxa"/>
            <w:tcBorders>
              <w:top w:val="single" w:sz="4" w:space="0" w:color="auto"/>
            </w:tcBorders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1.02 (0.97-1.07)</w:t>
            </w:r>
          </w:p>
        </w:tc>
      </w:tr>
      <w:tr w:rsidR="006D4C93" w:rsidRPr="0008337C" w:rsidTr="00603CAA">
        <w:tc>
          <w:tcPr>
            <w:tcW w:w="13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9277" w:type="dxa"/>
            <w:gridSpan w:val="2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 xml:space="preserve">   Malignant      (ICD10: C71.0-C71.9)</w:t>
            </w:r>
          </w:p>
        </w:tc>
        <w:tc>
          <w:tcPr>
            <w:tcW w:w="1132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3220</w:t>
            </w:r>
          </w:p>
        </w:tc>
        <w:tc>
          <w:tcPr>
            <w:tcW w:w="744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NO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vertAlign w:val="subscript"/>
                <w:lang w:val="en-US"/>
              </w:rPr>
              <w:t>x</w:t>
            </w:r>
          </w:p>
        </w:tc>
        <w:tc>
          <w:tcPr>
            <w:tcW w:w="707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OR:</w:t>
            </w:r>
          </w:p>
        </w:tc>
        <w:tc>
          <w:tcPr>
            <w:tcW w:w="1838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="Calibri"/>
                <w:color w:val="000000"/>
                <w:sz w:val="20"/>
                <w:highlight w:val="yellow"/>
              </w:rPr>
            </w:pPr>
            <w:r w:rsidRPr="006D4C93">
              <w:rPr>
                <w:rFonts w:asciiTheme="minorHAnsi" w:hAnsiTheme="minorHAnsi" w:cs="Calibri"/>
                <w:color w:val="000000"/>
                <w:sz w:val="20"/>
                <w:highlight w:val="yellow"/>
              </w:rPr>
              <w:t>1.02 (0.96-1.08)</w:t>
            </w:r>
          </w:p>
        </w:tc>
      </w:tr>
      <w:tr w:rsidR="006D4C93" w:rsidRPr="0008337C" w:rsidTr="00603CAA">
        <w:tc>
          <w:tcPr>
            <w:tcW w:w="13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9277" w:type="dxa"/>
            <w:gridSpan w:val="2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 xml:space="preserve">   </w:t>
            </w:r>
            <w:r w:rsidR="00F26C67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Non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-malignant      (ICD10: D33.0.-D33.2. D43.0-D43.2)</w:t>
            </w:r>
          </w:p>
        </w:tc>
        <w:tc>
          <w:tcPr>
            <w:tcW w:w="1132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963</w:t>
            </w:r>
          </w:p>
        </w:tc>
        <w:tc>
          <w:tcPr>
            <w:tcW w:w="744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NO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vertAlign w:val="subscript"/>
                <w:lang w:val="en-US"/>
              </w:rPr>
              <w:t>x</w:t>
            </w:r>
          </w:p>
        </w:tc>
        <w:tc>
          <w:tcPr>
            <w:tcW w:w="707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OR:</w:t>
            </w:r>
          </w:p>
        </w:tc>
        <w:tc>
          <w:tcPr>
            <w:tcW w:w="1838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="Calibri"/>
                <w:color w:val="000000"/>
                <w:sz w:val="20"/>
                <w:highlight w:val="yellow"/>
              </w:rPr>
            </w:pPr>
            <w:r w:rsidRPr="006D4C93">
              <w:rPr>
                <w:rFonts w:asciiTheme="minorHAnsi" w:hAnsiTheme="minorHAnsi" w:cs="Calibri"/>
                <w:color w:val="000000"/>
                <w:sz w:val="20"/>
                <w:highlight w:val="yellow"/>
              </w:rPr>
              <w:t>1.03 (0.91-1.15)</w:t>
            </w:r>
          </w:p>
        </w:tc>
      </w:tr>
      <w:tr w:rsidR="006D4C93" w:rsidRPr="0008337C" w:rsidTr="00603CAA">
        <w:tc>
          <w:tcPr>
            <w:tcW w:w="13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9277" w:type="dxa"/>
            <w:gridSpan w:val="2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 xml:space="preserve">   Glioma      (ICD-O-3 topography: C71.0–71.9 and morphology: 9380/3–9481/3)</w:t>
            </w:r>
          </w:p>
        </w:tc>
        <w:tc>
          <w:tcPr>
            <w:tcW w:w="1132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2596</w:t>
            </w:r>
          </w:p>
        </w:tc>
        <w:tc>
          <w:tcPr>
            <w:tcW w:w="744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NO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vertAlign w:val="subscript"/>
                <w:lang w:val="en-US"/>
              </w:rPr>
              <w:t>x</w:t>
            </w:r>
          </w:p>
        </w:tc>
        <w:tc>
          <w:tcPr>
            <w:tcW w:w="707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OR:</w:t>
            </w:r>
          </w:p>
        </w:tc>
        <w:tc>
          <w:tcPr>
            <w:tcW w:w="1838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="Calibri"/>
                <w:color w:val="000000"/>
                <w:sz w:val="20"/>
                <w:highlight w:val="yellow"/>
              </w:rPr>
            </w:pPr>
            <w:r w:rsidRPr="006D4C93">
              <w:rPr>
                <w:rFonts w:asciiTheme="minorHAnsi" w:hAnsiTheme="minorHAnsi" w:cs="Calibri"/>
                <w:color w:val="000000"/>
                <w:sz w:val="20"/>
                <w:highlight w:val="yellow"/>
              </w:rPr>
              <w:t>0.97 (0.9</w:t>
            </w:r>
            <w:r w:rsidR="00F74112">
              <w:rPr>
                <w:rFonts w:asciiTheme="minorHAnsi" w:hAnsiTheme="minorHAnsi" w:cs="Calibri"/>
                <w:color w:val="000000"/>
                <w:sz w:val="20"/>
                <w:highlight w:val="yellow"/>
              </w:rPr>
              <w:t>0</w:t>
            </w:r>
            <w:r w:rsidRPr="006D4C93">
              <w:rPr>
                <w:rFonts w:asciiTheme="minorHAnsi" w:hAnsiTheme="minorHAnsi" w:cs="Calibri"/>
                <w:color w:val="000000"/>
                <w:sz w:val="20"/>
                <w:highlight w:val="yellow"/>
              </w:rPr>
              <w:t>-1.04)</w:t>
            </w:r>
          </w:p>
        </w:tc>
      </w:tr>
      <w:tr w:rsidR="006D4C93" w:rsidRPr="0008337C" w:rsidTr="00603CAA">
        <w:tc>
          <w:tcPr>
            <w:tcW w:w="13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9277" w:type="dxa"/>
            <w:gridSpan w:val="2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 xml:space="preserve">   </w:t>
            </w:r>
            <w:r w:rsidR="00F26C67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Non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-glioma</w:t>
            </w:r>
          </w:p>
        </w:tc>
        <w:tc>
          <w:tcPr>
            <w:tcW w:w="1132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1587</w:t>
            </w:r>
          </w:p>
        </w:tc>
        <w:tc>
          <w:tcPr>
            <w:tcW w:w="744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NO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vertAlign w:val="subscript"/>
                <w:lang w:val="en-US"/>
              </w:rPr>
              <w:t>x</w:t>
            </w:r>
          </w:p>
        </w:tc>
        <w:tc>
          <w:tcPr>
            <w:tcW w:w="707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OR:</w:t>
            </w:r>
          </w:p>
        </w:tc>
        <w:tc>
          <w:tcPr>
            <w:tcW w:w="1838" w:type="dxa"/>
          </w:tcPr>
          <w:p w:rsidR="006D4C93" w:rsidRPr="00F74112" w:rsidRDefault="006D4C93" w:rsidP="00603CAA">
            <w:pPr>
              <w:jc w:val="center"/>
              <w:rPr>
                <w:rFonts w:asciiTheme="minorHAnsi" w:hAnsiTheme="minorHAnsi" w:cs="Calibri"/>
                <w:color w:val="000000"/>
                <w:sz w:val="20"/>
                <w:highlight w:val="yellow"/>
                <w:lang w:val="en-US"/>
              </w:rPr>
            </w:pPr>
            <w:r w:rsidRPr="00F74112">
              <w:rPr>
                <w:rFonts w:asciiTheme="minorHAnsi" w:hAnsiTheme="minorHAnsi" w:cs="Calibri"/>
                <w:color w:val="000000"/>
                <w:sz w:val="20"/>
                <w:highlight w:val="yellow"/>
                <w:lang w:val="en-US"/>
              </w:rPr>
              <w:t>1.08 (1</w:t>
            </w:r>
            <w:r w:rsidR="00F74112" w:rsidRPr="00F74112">
              <w:rPr>
                <w:rFonts w:asciiTheme="minorHAnsi" w:hAnsiTheme="minorHAnsi" w:cs="Calibri"/>
                <w:color w:val="000000"/>
                <w:sz w:val="20"/>
                <w:highlight w:val="yellow"/>
                <w:lang w:val="en-US"/>
              </w:rPr>
              <w:t>.</w:t>
            </w:r>
            <w:r w:rsidR="00F74112">
              <w:rPr>
                <w:rFonts w:asciiTheme="minorHAnsi" w:hAnsiTheme="minorHAnsi" w:cs="Calibri"/>
                <w:color w:val="000000"/>
                <w:sz w:val="20"/>
                <w:highlight w:val="yellow"/>
                <w:lang w:val="en-US"/>
              </w:rPr>
              <w:t>00</w:t>
            </w:r>
            <w:r w:rsidRPr="00F74112">
              <w:rPr>
                <w:rFonts w:asciiTheme="minorHAnsi" w:hAnsiTheme="minorHAnsi" w:cs="Calibri"/>
                <w:color w:val="000000"/>
                <w:sz w:val="20"/>
                <w:highlight w:val="yellow"/>
                <w:lang w:val="en-US"/>
              </w:rPr>
              <w:t>-1.17)</w:t>
            </w:r>
          </w:p>
        </w:tc>
      </w:tr>
      <w:tr w:rsidR="006D4C93" w:rsidRPr="0008337C" w:rsidTr="00603CAA">
        <w:tc>
          <w:tcPr>
            <w:tcW w:w="1322" w:type="dxa"/>
            <w:tcBorders>
              <w:bottom w:val="nil"/>
            </w:tcBorders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13698" w:type="dxa"/>
            <w:gridSpan w:val="6"/>
            <w:tcBorders>
              <w:bottom w:val="nil"/>
            </w:tcBorders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</w:tr>
      <w:tr w:rsidR="006D4C93" w:rsidRPr="003170A0" w:rsidTr="00603CAA">
        <w:tc>
          <w:tcPr>
            <w:tcW w:w="15020" w:type="dxa"/>
            <w:gridSpan w:val="7"/>
            <w:tcBorders>
              <w:top w:val="nil"/>
              <w:bottom w:val="single" w:sz="4" w:space="0" w:color="auto"/>
            </w:tcBorders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i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 xml:space="preserve">Andersen et </w:t>
            </w:r>
            <w:proofErr w:type="gramStart"/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al</w:t>
            </w:r>
            <w:proofErr w:type="gramEnd"/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fldChar w:fldCharType="begin">
                <w:fldData xml:space="preserve">PEVuZE5vdGU+PENpdGU+PEF1dGhvcj5BbmRlcnNlbjwvQXV0aG9yPjxZZWFyPjIwMTg8L1llYXI+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=
</w:fldData>
              </w:fldChar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instrText xml:space="preserve"> ADDIN EN.CITE </w:instrTex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fldChar w:fldCharType="begin">
                <w:fldData xml:space="preserve">PEVuZE5vdGU+PENpdGU+PEF1dGhvcj5BbmRlcnNlbjwvQXV0aG9yPjxZZWFyPjIwMTg8L1llYXI+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=
</w:fldData>
              </w:fldChar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instrText xml:space="preserve"> ADDIN EN.CITE.DATA </w:instrTex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fldChar w:fldCharType="end"/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fldChar w:fldCharType="separate"/>
            </w:r>
            <w:r w:rsidRPr="006D4C93">
              <w:rPr>
                <w:rFonts w:asciiTheme="minorHAnsi" w:hAnsiTheme="minorHAnsi" w:cstheme="minorHAnsi"/>
                <w:noProof/>
                <w:sz w:val="20"/>
                <w:highlight w:val="yellow"/>
                <w:lang w:val="en-US"/>
              </w:rPr>
              <w:t>[3]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fldChar w:fldCharType="end"/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 xml:space="preserve"> - </w:t>
            </w:r>
            <w:r w:rsidRPr="006D4C93">
              <w:rPr>
                <w:rFonts w:asciiTheme="minorHAnsi" w:hAnsiTheme="minorHAnsi" w:cstheme="minorHAnsi"/>
                <w:i/>
                <w:sz w:val="20"/>
                <w:highlight w:val="yellow"/>
                <w:lang w:val="en-US"/>
              </w:rPr>
              <w:t xml:space="preserve">Escape study. </w:t>
            </w:r>
            <w:proofErr w:type="gramStart"/>
            <w:r w:rsidRPr="006D4C93">
              <w:rPr>
                <w:rFonts w:asciiTheme="minorHAnsi" w:hAnsiTheme="minorHAnsi" w:cstheme="minorHAnsi"/>
                <w:i/>
                <w:sz w:val="20"/>
                <w:highlight w:val="yellow"/>
                <w:lang w:val="en-US"/>
              </w:rPr>
              <w:t>pooled</w:t>
            </w:r>
            <w:proofErr w:type="gramEnd"/>
            <w:r w:rsidRPr="006D4C93">
              <w:rPr>
                <w:rFonts w:asciiTheme="minorHAnsi" w:hAnsiTheme="minorHAnsi" w:cstheme="minorHAnsi"/>
                <w:i/>
                <w:sz w:val="20"/>
                <w:highlight w:val="yellow"/>
                <w:lang w:val="en-US"/>
              </w:rPr>
              <w:t xml:space="preserve"> European cohort including Danish Diet Cancer and Health cohort. Covariates: age. </w:t>
            </w:r>
            <w:proofErr w:type="gramStart"/>
            <w:r w:rsidRPr="006D4C93">
              <w:rPr>
                <w:rFonts w:asciiTheme="minorHAnsi" w:hAnsiTheme="minorHAnsi" w:cstheme="minorHAnsi"/>
                <w:i/>
                <w:sz w:val="20"/>
                <w:highlight w:val="yellow"/>
                <w:lang w:val="en-US"/>
              </w:rPr>
              <w:t>sex</w:t>
            </w:r>
            <w:proofErr w:type="gramEnd"/>
            <w:r w:rsidRPr="006D4C93">
              <w:rPr>
                <w:rFonts w:asciiTheme="minorHAnsi" w:hAnsiTheme="minorHAnsi" w:cstheme="minorHAnsi"/>
                <w:i/>
                <w:sz w:val="20"/>
                <w:highlight w:val="yellow"/>
                <w:lang w:val="en-US"/>
              </w:rPr>
              <w:t xml:space="preserve">. </w:t>
            </w:r>
            <w:proofErr w:type="gramStart"/>
            <w:r w:rsidRPr="006D4C93">
              <w:rPr>
                <w:rFonts w:asciiTheme="minorHAnsi" w:hAnsiTheme="minorHAnsi" w:cstheme="minorHAnsi"/>
                <w:i/>
                <w:sz w:val="20"/>
                <w:highlight w:val="yellow"/>
                <w:lang w:val="en-US"/>
              </w:rPr>
              <w:t>education</w:t>
            </w:r>
            <w:proofErr w:type="gramEnd"/>
            <w:r w:rsidRPr="006D4C93">
              <w:rPr>
                <w:rFonts w:asciiTheme="minorHAnsi" w:hAnsiTheme="minorHAnsi" w:cstheme="minorHAnsi"/>
                <w:i/>
                <w:sz w:val="20"/>
                <w:highlight w:val="yellow"/>
                <w:lang w:val="en-US"/>
              </w:rPr>
              <w:t xml:space="preserve">. </w:t>
            </w:r>
            <w:proofErr w:type="gramStart"/>
            <w:r w:rsidRPr="006D4C93">
              <w:rPr>
                <w:rFonts w:asciiTheme="minorHAnsi" w:hAnsiTheme="minorHAnsi" w:cstheme="minorHAnsi"/>
                <w:i/>
                <w:sz w:val="20"/>
                <w:highlight w:val="yellow"/>
                <w:lang w:val="en-US"/>
              </w:rPr>
              <w:t>occupation</w:t>
            </w:r>
            <w:proofErr w:type="gramEnd"/>
            <w:r w:rsidRPr="006D4C93">
              <w:rPr>
                <w:rFonts w:asciiTheme="minorHAnsi" w:hAnsiTheme="minorHAnsi" w:cstheme="minorHAnsi"/>
                <w:i/>
                <w:sz w:val="20"/>
                <w:highlight w:val="yellow"/>
                <w:lang w:val="en-US"/>
              </w:rPr>
              <w:t xml:space="preserve"> in petrochemical industry. area-level SES</w:t>
            </w:r>
          </w:p>
        </w:tc>
      </w:tr>
      <w:tr w:rsidR="006D4C93" w:rsidRPr="0008337C" w:rsidTr="00603CAA">
        <w:tc>
          <w:tcPr>
            <w:tcW w:w="1322" w:type="dxa"/>
            <w:tcBorders>
              <w:top w:val="single" w:sz="4" w:space="0" w:color="auto"/>
            </w:tcBorders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9277" w:type="dxa"/>
            <w:gridSpan w:val="2"/>
            <w:tcBorders>
              <w:top w:val="single" w:sz="4" w:space="0" w:color="auto"/>
            </w:tcBorders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Intracranial CNS tumors      (ICD10: C70.0. C71.0-C71.9.C72.2-C72.5. D32.0. D33.0-D33.3.D42.0. D43.0-D43.3)</w:t>
            </w:r>
          </w:p>
        </w:tc>
        <w:tc>
          <w:tcPr>
            <w:tcW w:w="1132" w:type="dxa"/>
            <w:tcBorders>
              <w:top w:val="single" w:sz="4" w:space="0" w:color="auto"/>
            </w:tcBorders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466</w:t>
            </w:r>
          </w:p>
        </w:tc>
        <w:tc>
          <w:tcPr>
            <w:tcW w:w="744" w:type="dxa"/>
            <w:tcBorders>
              <w:top w:val="single" w:sz="4" w:space="0" w:color="auto"/>
            </w:tcBorders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PM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vertAlign w:val="subscript"/>
                <w:lang w:val="en-US"/>
              </w:rPr>
              <w:t>2.5</w:t>
            </w:r>
          </w:p>
        </w:tc>
        <w:tc>
          <w:tcPr>
            <w:tcW w:w="707" w:type="dxa"/>
            <w:tcBorders>
              <w:top w:val="single" w:sz="4" w:space="0" w:color="auto"/>
            </w:tcBorders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HR:</w:t>
            </w:r>
          </w:p>
        </w:tc>
        <w:tc>
          <w:tcPr>
            <w:tcW w:w="1838" w:type="dxa"/>
            <w:tcBorders>
              <w:top w:val="single" w:sz="4" w:space="0" w:color="auto"/>
            </w:tcBorders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1.14 (0.59-2.21)</w:t>
            </w:r>
          </w:p>
        </w:tc>
      </w:tr>
      <w:tr w:rsidR="006D4C93" w:rsidRPr="0008337C" w:rsidTr="00603CAA">
        <w:tc>
          <w:tcPr>
            <w:tcW w:w="13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22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7055" w:type="dxa"/>
          </w:tcPr>
          <w:p w:rsidR="006D4C93" w:rsidRPr="006D4C93" w:rsidRDefault="006D4C93" w:rsidP="00603CAA">
            <w:pPr>
              <w:rPr>
                <w:rFonts w:asciiTheme="minorHAnsi" w:hAnsiTheme="minorHAnsi"/>
                <w:color w:val="000000"/>
                <w:sz w:val="20"/>
                <w:highlight w:val="yellow"/>
              </w:rPr>
            </w:pPr>
          </w:p>
        </w:tc>
        <w:tc>
          <w:tcPr>
            <w:tcW w:w="1132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744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NO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vertAlign w:val="subscript"/>
                <w:lang w:val="en-US"/>
              </w:rPr>
              <w:t>2</w:t>
            </w:r>
          </w:p>
        </w:tc>
        <w:tc>
          <w:tcPr>
            <w:tcW w:w="707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HR:</w:t>
            </w:r>
          </w:p>
        </w:tc>
        <w:tc>
          <w:tcPr>
            <w:tcW w:w="1838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/>
                <w:color w:val="000000"/>
                <w:sz w:val="20"/>
                <w:highlight w:val="yellow"/>
              </w:rPr>
            </w:pPr>
            <w:r w:rsidRPr="006D4C93">
              <w:rPr>
                <w:rFonts w:asciiTheme="minorHAnsi" w:hAnsiTheme="minorHAnsi"/>
                <w:color w:val="000000"/>
                <w:sz w:val="20"/>
                <w:highlight w:val="yellow"/>
              </w:rPr>
              <w:t>1.04 (0.82-1.34)</w:t>
            </w:r>
          </w:p>
        </w:tc>
      </w:tr>
      <w:tr w:rsidR="006D4C93" w:rsidRPr="0008337C" w:rsidTr="00603CAA">
        <w:tc>
          <w:tcPr>
            <w:tcW w:w="13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22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7055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1132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744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NO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vertAlign w:val="subscript"/>
                <w:lang w:val="en-US"/>
              </w:rPr>
              <w:t>x</w:t>
            </w:r>
          </w:p>
        </w:tc>
        <w:tc>
          <w:tcPr>
            <w:tcW w:w="707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HR:</w:t>
            </w:r>
          </w:p>
        </w:tc>
        <w:tc>
          <w:tcPr>
            <w:tcW w:w="1838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1.01 (0.85-1.21)</w:t>
            </w:r>
          </w:p>
        </w:tc>
      </w:tr>
      <w:tr w:rsidR="006D4C93" w:rsidRPr="0008337C" w:rsidTr="00603CAA">
        <w:tc>
          <w:tcPr>
            <w:tcW w:w="13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9277" w:type="dxa"/>
            <w:gridSpan w:val="2"/>
          </w:tcPr>
          <w:p w:rsidR="006D4C93" w:rsidRPr="006D4C93" w:rsidRDefault="006D4C93" w:rsidP="00603CAA">
            <w:pPr>
              <w:rPr>
                <w:rFonts w:asciiTheme="minorHAnsi" w:hAnsiTheme="minorHAnsi"/>
                <w:color w:val="000000"/>
                <w:sz w:val="20"/>
                <w:highlight w:val="yellow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 xml:space="preserve">   Malignant      (ICD10: </w:t>
            </w:r>
            <w:r w:rsidRPr="006D4C93">
              <w:rPr>
                <w:rFonts w:asciiTheme="minorHAnsi" w:hAnsiTheme="minorHAnsi"/>
                <w:color w:val="000000"/>
                <w:sz w:val="20"/>
                <w:highlight w:val="yellow"/>
              </w:rPr>
              <w:t>C70.0. C71.0-C71.9.C72.2-C72.5)</w:t>
            </w:r>
          </w:p>
        </w:tc>
        <w:tc>
          <w:tcPr>
            <w:tcW w:w="1132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190</w:t>
            </w:r>
          </w:p>
        </w:tc>
        <w:tc>
          <w:tcPr>
            <w:tcW w:w="744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PM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vertAlign w:val="subscript"/>
                <w:lang w:val="en-US"/>
              </w:rPr>
              <w:t>2.5</w:t>
            </w:r>
          </w:p>
        </w:tc>
        <w:tc>
          <w:tcPr>
            <w:tcW w:w="707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HR:</w:t>
            </w:r>
          </w:p>
        </w:tc>
        <w:tc>
          <w:tcPr>
            <w:tcW w:w="1838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0.98 (0.6</w:t>
            </w:r>
            <w:r w:rsidR="00F74112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0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-1.62)</w:t>
            </w:r>
          </w:p>
        </w:tc>
      </w:tr>
      <w:tr w:rsidR="006D4C93" w:rsidRPr="0008337C" w:rsidTr="00603CAA">
        <w:tc>
          <w:tcPr>
            <w:tcW w:w="13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22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7055" w:type="dxa"/>
          </w:tcPr>
          <w:p w:rsidR="006D4C93" w:rsidRPr="006D4C93" w:rsidRDefault="006D4C93" w:rsidP="00603CAA">
            <w:pPr>
              <w:rPr>
                <w:rFonts w:asciiTheme="minorHAnsi" w:hAnsiTheme="minorHAnsi"/>
                <w:color w:val="000000"/>
                <w:sz w:val="20"/>
                <w:highlight w:val="yellow"/>
              </w:rPr>
            </w:pPr>
          </w:p>
        </w:tc>
        <w:tc>
          <w:tcPr>
            <w:tcW w:w="1132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744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NO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vertAlign w:val="subscript"/>
                <w:lang w:val="en-US"/>
              </w:rPr>
              <w:t>2</w:t>
            </w:r>
          </w:p>
        </w:tc>
        <w:tc>
          <w:tcPr>
            <w:tcW w:w="707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HR:</w:t>
            </w:r>
          </w:p>
        </w:tc>
        <w:tc>
          <w:tcPr>
            <w:tcW w:w="1838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1.04 (0.81-1.34)</w:t>
            </w:r>
          </w:p>
        </w:tc>
      </w:tr>
      <w:tr w:rsidR="006D4C93" w:rsidRPr="0008337C" w:rsidTr="00603CAA">
        <w:tc>
          <w:tcPr>
            <w:tcW w:w="13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22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7055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1132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744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NO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vertAlign w:val="subscript"/>
                <w:lang w:val="en-US"/>
              </w:rPr>
              <w:t>x</w:t>
            </w:r>
          </w:p>
        </w:tc>
        <w:tc>
          <w:tcPr>
            <w:tcW w:w="707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HR:</w:t>
            </w:r>
          </w:p>
        </w:tc>
        <w:tc>
          <w:tcPr>
            <w:tcW w:w="1838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1.05 (0.87-1.26)</w:t>
            </w:r>
          </w:p>
        </w:tc>
      </w:tr>
      <w:tr w:rsidR="006D4C93" w:rsidRPr="0008337C" w:rsidTr="00603CAA">
        <w:tc>
          <w:tcPr>
            <w:tcW w:w="13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9277" w:type="dxa"/>
            <w:gridSpan w:val="2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 xml:space="preserve">   </w:t>
            </w:r>
            <w:r w:rsidR="00F26C67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Non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 xml:space="preserve">-malignant      (ICD10: </w:t>
            </w:r>
            <w:r w:rsidRPr="006D4C93">
              <w:rPr>
                <w:rFonts w:asciiTheme="minorHAnsi" w:hAnsiTheme="minorHAnsi"/>
                <w:color w:val="000000"/>
                <w:sz w:val="20"/>
                <w:highlight w:val="yellow"/>
                <w:lang w:val="en-US"/>
              </w:rPr>
              <w:t>D32.0. D33.0-D33.3. D42.0.D43.0-D43.3)</w:t>
            </w:r>
          </w:p>
        </w:tc>
        <w:tc>
          <w:tcPr>
            <w:tcW w:w="1132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176</w:t>
            </w:r>
          </w:p>
        </w:tc>
        <w:tc>
          <w:tcPr>
            <w:tcW w:w="744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PM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vertAlign w:val="subscript"/>
                <w:lang w:val="en-US"/>
              </w:rPr>
              <w:t>2.5</w:t>
            </w:r>
          </w:p>
        </w:tc>
        <w:tc>
          <w:tcPr>
            <w:tcW w:w="707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HR:</w:t>
            </w:r>
          </w:p>
        </w:tc>
        <w:tc>
          <w:tcPr>
            <w:tcW w:w="1838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/>
                <w:color w:val="000000"/>
                <w:sz w:val="20"/>
                <w:highlight w:val="yellow"/>
              </w:rPr>
              <w:t>1.13 (0.43-2.95)</w:t>
            </w:r>
          </w:p>
        </w:tc>
      </w:tr>
      <w:tr w:rsidR="006D4C93" w:rsidRPr="0008337C" w:rsidTr="00603CAA">
        <w:tc>
          <w:tcPr>
            <w:tcW w:w="13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22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7055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1132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744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NO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vertAlign w:val="subscript"/>
                <w:lang w:val="en-US"/>
              </w:rPr>
              <w:t>2</w:t>
            </w:r>
          </w:p>
        </w:tc>
        <w:tc>
          <w:tcPr>
            <w:tcW w:w="707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HR:</w:t>
            </w:r>
          </w:p>
        </w:tc>
        <w:tc>
          <w:tcPr>
            <w:tcW w:w="1838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/>
                <w:color w:val="000000"/>
                <w:sz w:val="20"/>
                <w:highlight w:val="yellow"/>
              </w:rPr>
              <w:t>0.95 (0.7</w:t>
            </w:r>
            <w:r w:rsidR="00F74112">
              <w:rPr>
                <w:rFonts w:asciiTheme="minorHAnsi" w:hAnsiTheme="minorHAnsi"/>
                <w:color w:val="000000"/>
                <w:sz w:val="20"/>
                <w:highlight w:val="yellow"/>
              </w:rPr>
              <w:t>0</w:t>
            </w:r>
            <w:r w:rsidRPr="006D4C93">
              <w:rPr>
                <w:rFonts w:asciiTheme="minorHAnsi" w:hAnsiTheme="minorHAnsi"/>
                <w:color w:val="000000"/>
                <w:sz w:val="20"/>
                <w:highlight w:val="yellow"/>
              </w:rPr>
              <w:t>-1.29)</w:t>
            </w:r>
          </w:p>
        </w:tc>
      </w:tr>
      <w:tr w:rsidR="006D4C93" w:rsidRPr="0008337C" w:rsidTr="00603CAA">
        <w:tc>
          <w:tcPr>
            <w:tcW w:w="13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22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7055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1132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744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NO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vertAlign w:val="subscript"/>
                <w:lang w:val="en-US"/>
              </w:rPr>
              <w:t>x</w:t>
            </w:r>
          </w:p>
        </w:tc>
        <w:tc>
          <w:tcPr>
            <w:tcW w:w="707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HR:</w:t>
            </w:r>
          </w:p>
        </w:tc>
        <w:tc>
          <w:tcPr>
            <w:tcW w:w="1838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/>
                <w:color w:val="000000"/>
                <w:sz w:val="20"/>
                <w:highlight w:val="yellow"/>
              </w:rPr>
              <w:t>0.97 (0.76-1.23)</w:t>
            </w:r>
          </w:p>
        </w:tc>
      </w:tr>
      <w:tr w:rsidR="006D4C93" w:rsidRPr="0008337C" w:rsidTr="00603CAA">
        <w:tc>
          <w:tcPr>
            <w:tcW w:w="13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9277" w:type="dxa"/>
            <w:gridSpan w:val="2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/>
                <w:color w:val="000000"/>
                <w:sz w:val="20"/>
                <w:highlight w:val="yellow"/>
                <w:lang w:val="en-US"/>
              </w:rPr>
              <w:t xml:space="preserve">   Situated in brain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 xml:space="preserve">      (ICD10: </w:t>
            </w:r>
            <w:r w:rsidRPr="006D4C93">
              <w:rPr>
                <w:rFonts w:asciiTheme="minorHAnsi" w:hAnsiTheme="minorHAnsi"/>
                <w:color w:val="000000"/>
                <w:sz w:val="20"/>
                <w:highlight w:val="yellow"/>
                <w:lang w:val="en-US"/>
              </w:rPr>
              <w:t>C71.0-C71.9. D33.0-D33.2. D43.0-D43.2)</w:t>
            </w:r>
          </w:p>
        </w:tc>
        <w:tc>
          <w:tcPr>
            <w:tcW w:w="1132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188</w:t>
            </w:r>
          </w:p>
        </w:tc>
        <w:tc>
          <w:tcPr>
            <w:tcW w:w="744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PM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vertAlign w:val="subscript"/>
                <w:lang w:val="en-US"/>
              </w:rPr>
              <w:t>2.5</w:t>
            </w:r>
          </w:p>
        </w:tc>
        <w:tc>
          <w:tcPr>
            <w:tcW w:w="707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HR:</w:t>
            </w:r>
          </w:p>
        </w:tc>
        <w:tc>
          <w:tcPr>
            <w:tcW w:w="1838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/>
                <w:color w:val="000000"/>
                <w:sz w:val="20"/>
                <w:highlight w:val="yellow"/>
              </w:rPr>
              <w:t>0.87 (0.37-2.03)</w:t>
            </w:r>
          </w:p>
        </w:tc>
      </w:tr>
      <w:tr w:rsidR="006D4C93" w:rsidRPr="0008337C" w:rsidTr="00603CAA">
        <w:tc>
          <w:tcPr>
            <w:tcW w:w="13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22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7055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1132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744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NO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vertAlign w:val="subscript"/>
                <w:lang w:val="en-US"/>
              </w:rPr>
              <w:t>2</w:t>
            </w:r>
          </w:p>
        </w:tc>
        <w:tc>
          <w:tcPr>
            <w:tcW w:w="707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HR:</w:t>
            </w:r>
          </w:p>
        </w:tc>
        <w:tc>
          <w:tcPr>
            <w:tcW w:w="1838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/>
                <w:color w:val="000000"/>
                <w:sz w:val="20"/>
                <w:highlight w:val="yellow"/>
              </w:rPr>
            </w:pPr>
            <w:r w:rsidRPr="006D4C93">
              <w:rPr>
                <w:rFonts w:asciiTheme="minorHAnsi" w:hAnsiTheme="minorHAnsi"/>
                <w:color w:val="000000"/>
                <w:sz w:val="20"/>
                <w:highlight w:val="yellow"/>
              </w:rPr>
              <w:t>1.24 (0.9</w:t>
            </w:r>
            <w:r w:rsidR="00F74112">
              <w:rPr>
                <w:rFonts w:asciiTheme="minorHAnsi" w:hAnsiTheme="minorHAnsi"/>
                <w:color w:val="000000"/>
                <w:sz w:val="20"/>
                <w:highlight w:val="yellow"/>
              </w:rPr>
              <w:t>0</w:t>
            </w:r>
            <w:r w:rsidRPr="006D4C93">
              <w:rPr>
                <w:rFonts w:asciiTheme="minorHAnsi" w:hAnsiTheme="minorHAnsi"/>
                <w:color w:val="000000"/>
                <w:sz w:val="20"/>
                <w:highlight w:val="yellow"/>
              </w:rPr>
              <w:t>-1.7</w:t>
            </w:r>
            <w:r w:rsidR="00F74112">
              <w:rPr>
                <w:rFonts w:asciiTheme="minorHAnsi" w:hAnsiTheme="minorHAnsi"/>
                <w:color w:val="000000"/>
                <w:sz w:val="20"/>
                <w:highlight w:val="yellow"/>
              </w:rPr>
              <w:t>0</w:t>
            </w:r>
            <w:r w:rsidRPr="006D4C93">
              <w:rPr>
                <w:rFonts w:asciiTheme="minorHAnsi" w:hAnsiTheme="minorHAnsi"/>
                <w:color w:val="000000"/>
                <w:sz w:val="20"/>
                <w:highlight w:val="yellow"/>
              </w:rPr>
              <w:t>)</w:t>
            </w:r>
          </w:p>
        </w:tc>
      </w:tr>
      <w:tr w:rsidR="006D4C93" w:rsidRPr="0008337C" w:rsidTr="00603CAA">
        <w:tc>
          <w:tcPr>
            <w:tcW w:w="13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22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7055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1132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744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NO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vertAlign w:val="subscript"/>
                <w:lang w:val="en-US"/>
              </w:rPr>
              <w:t>x</w:t>
            </w:r>
          </w:p>
        </w:tc>
        <w:tc>
          <w:tcPr>
            <w:tcW w:w="707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HR:</w:t>
            </w:r>
          </w:p>
        </w:tc>
        <w:tc>
          <w:tcPr>
            <w:tcW w:w="1838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/>
                <w:color w:val="000000"/>
                <w:sz w:val="20"/>
                <w:highlight w:val="yellow"/>
              </w:rPr>
              <w:t>1.11 (0.89-1.39)</w:t>
            </w:r>
          </w:p>
        </w:tc>
      </w:tr>
      <w:tr w:rsidR="006D4C93" w:rsidRPr="0008337C" w:rsidTr="00603CAA">
        <w:tc>
          <w:tcPr>
            <w:tcW w:w="13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9277" w:type="dxa"/>
            <w:gridSpan w:val="2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</w:rPr>
              <w:t xml:space="preserve">   </w:t>
            </w:r>
            <w:proofErr w:type="spellStart"/>
            <w:r w:rsidRPr="006D4C93">
              <w:rPr>
                <w:rFonts w:asciiTheme="minorHAnsi" w:hAnsiTheme="minorHAnsi" w:cstheme="minorHAnsi"/>
                <w:sz w:val="20"/>
                <w:highlight w:val="yellow"/>
              </w:rPr>
              <w:t>Meningioma</w:t>
            </w:r>
            <w:proofErr w:type="spellEnd"/>
            <w:r w:rsidRPr="006D4C93">
              <w:rPr>
                <w:rFonts w:asciiTheme="minorHAnsi" w:hAnsiTheme="minorHAnsi" w:cstheme="minorHAnsi"/>
                <w:sz w:val="20"/>
                <w:highlight w:val="yellow"/>
              </w:rPr>
              <w:t xml:space="preserve">      (ICD10: </w:t>
            </w:r>
            <w:r w:rsidRPr="006D4C93">
              <w:rPr>
                <w:rFonts w:asciiTheme="minorHAnsi" w:hAnsiTheme="minorHAnsi"/>
                <w:color w:val="000000"/>
                <w:sz w:val="20"/>
                <w:highlight w:val="yellow"/>
              </w:rPr>
              <w:t>C70.0. D32.0.D42.0)</w:t>
            </w:r>
          </w:p>
        </w:tc>
        <w:tc>
          <w:tcPr>
            <w:tcW w:w="1132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115</w:t>
            </w:r>
          </w:p>
        </w:tc>
        <w:tc>
          <w:tcPr>
            <w:tcW w:w="744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PM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vertAlign w:val="subscript"/>
                <w:lang w:val="en-US"/>
              </w:rPr>
              <w:t>2.5</w:t>
            </w:r>
          </w:p>
        </w:tc>
        <w:tc>
          <w:tcPr>
            <w:tcW w:w="707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HR:</w:t>
            </w:r>
          </w:p>
        </w:tc>
        <w:tc>
          <w:tcPr>
            <w:tcW w:w="1838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/>
                <w:color w:val="000000"/>
                <w:sz w:val="20"/>
                <w:highlight w:val="yellow"/>
              </w:rPr>
              <w:t>2.72 (0.86-8.66)</w:t>
            </w:r>
          </w:p>
        </w:tc>
      </w:tr>
      <w:tr w:rsidR="006D4C93" w:rsidRPr="0008337C" w:rsidTr="00603CAA">
        <w:tc>
          <w:tcPr>
            <w:tcW w:w="13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22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7055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1132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744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NO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vertAlign w:val="subscript"/>
                <w:lang w:val="en-US"/>
              </w:rPr>
              <w:t>2</w:t>
            </w:r>
          </w:p>
        </w:tc>
        <w:tc>
          <w:tcPr>
            <w:tcW w:w="707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HR:</w:t>
            </w:r>
          </w:p>
        </w:tc>
        <w:tc>
          <w:tcPr>
            <w:tcW w:w="1838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/>
                <w:color w:val="000000"/>
                <w:sz w:val="20"/>
                <w:highlight w:val="yellow"/>
              </w:rPr>
            </w:pPr>
            <w:r w:rsidRPr="006D4C93">
              <w:rPr>
                <w:rFonts w:asciiTheme="minorHAnsi" w:hAnsiTheme="minorHAnsi"/>
                <w:color w:val="000000"/>
                <w:sz w:val="20"/>
                <w:highlight w:val="yellow"/>
              </w:rPr>
              <w:t>0.98 (0.6</w:t>
            </w:r>
            <w:r w:rsidR="00F74112">
              <w:rPr>
                <w:rFonts w:asciiTheme="minorHAnsi" w:hAnsiTheme="minorHAnsi"/>
                <w:color w:val="000000"/>
                <w:sz w:val="20"/>
                <w:highlight w:val="yellow"/>
              </w:rPr>
              <w:t>0</w:t>
            </w:r>
            <w:r w:rsidRPr="006D4C93">
              <w:rPr>
                <w:rFonts w:asciiTheme="minorHAnsi" w:hAnsiTheme="minorHAnsi"/>
                <w:color w:val="000000"/>
                <w:sz w:val="20"/>
                <w:highlight w:val="yellow"/>
              </w:rPr>
              <w:t>-1.62)</w:t>
            </w:r>
          </w:p>
        </w:tc>
      </w:tr>
      <w:tr w:rsidR="006D4C93" w:rsidRPr="0008337C" w:rsidTr="00603CAA">
        <w:tc>
          <w:tcPr>
            <w:tcW w:w="13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2222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7055" w:type="dxa"/>
          </w:tcPr>
          <w:p w:rsidR="006D4C93" w:rsidRPr="006D4C93" w:rsidRDefault="006D4C93" w:rsidP="00603CAA">
            <w:pP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1132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</w:p>
        </w:tc>
        <w:tc>
          <w:tcPr>
            <w:tcW w:w="744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NO</w:t>
            </w:r>
            <w:r w:rsidRPr="006D4C93">
              <w:rPr>
                <w:rFonts w:asciiTheme="minorHAnsi" w:hAnsiTheme="minorHAnsi" w:cstheme="minorHAnsi"/>
                <w:sz w:val="20"/>
                <w:highlight w:val="yellow"/>
                <w:vertAlign w:val="subscript"/>
                <w:lang w:val="en-US"/>
              </w:rPr>
              <w:t>x</w:t>
            </w:r>
          </w:p>
        </w:tc>
        <w:tc>
          <w:tcPr>
            <w:tcW w:w="707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</w:pPr>
            <w:r w:rsidRPr="006D4C93">
              <w:rPr>
                <w:rFonts w:asciiTheme="minorHAnsi" w:hAnsiTheme="minorHAnsi" w:cstheme="minorHAnsi"/>
                <w:sz w:val="20"/>
                <w:highlight w:val="yellow"/>
                <w:lang w:val="en-US"/>
              </w:rPr>
              <w:t>HR:</w:t>
            </w:r>
          </w:p>
        </w:tc>
        <w:tc>
          <w:tcPr>
            <w:tcW w:w="1838" w:type="dxa"/>
          </w:tcPr>
          <w:p w:rsidR="006D4C93" w:rsidRPr="006D4C93" w:rsidRDefault="006D4C93" w:rsidP="00603CAA">
            <w:pPr>
              <w:jc w:val="center"/>
              <w:rPr>
                <w:rFonts w:asciiTheme="minorHAnsi" w:hAnsiTheme="minorHAnsi"/>
                <w:color w:val="000000"/>
                <w:sz w:val="20"/>
                <w:highlight w:val="yellow"/>
              </w:rPr>
            </w:pPr>
            <w:r w:rsidRPr="006D4C93">
              <w:rPr>
                <w:rFonts w:asciiTheme="minorHAnsi" w:hAnsiTheme="minorHAnsi"/>
                <w:color w:val="000000"/>
                <w:sz w:val="20"/>
                <w:highlight w:val="yellow"/>
              </w:rPr>
              <w:t>0.99 (0.67-1.47)</w:t>
            </w:r>
          </w:p>
        </w:tc>
      </w:tr>
    </w:tbl>
    <w:p w:rsidR="006D4C93" w:rsidRPr="001D0871" w:rsidRDefault="006D4C93" w:rsidP="006D4C93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1D0871">
        <w:t>1.</w:t>
      </w:r>
      <w:r w:rsidRPr="001D0871">
        <w:tab/>
        <w:t xml:space="preserve">Raaschou-Nielsen O, Andersen ZJ, Hvidberg M, Jensen SS, Ketzel M, Sorensen M, Hansen J, Loft S, Overvad K, Tjonneland A: </w:t>
      </w:r>
      <w:r w:rsidRPr="001D0871">
        <w:rPr>
          <w:b/>
        </w:rPr>
        <w:t>Air pollution from traffic and cancer incidence: a Danish cohort study</w:t>
      </w:r>
      <w:r w:rsidRPr="001D0871">
        <w:t xml:space="preserve">. </w:t>
      </w:r>
      <w:r w:rsidRPr="001D0871">
        <w:rPr>
          <w:i/>
        </w:rPr>
        <w:t xml:space="preserve">Environ Health </w:t>
      </w:r>
      <w:r w:rsidRPr="001D0871">
        <w:t xml:space="preserve">2011, </w:t>
      </w:r>
      <w:r w:rsidRPr="001D0871">
        <w:rPr>
          <w:b/>
        </w:rPr>
        <w:t>10</w:t>
      </w:r>
      <w:r w:rsidRPr="001D0871">
        <w:t>:67.</w:t>
      </w:r>
    </w:p>
    <w:p w:rsidR="006D4C93" w:rsidRPr="001D0871" w:rsidRDefault="006D4C93" w:rsidP="006D4C93">
      <w:pPr>
        <w:pStyle w:val="EndNoteBibliography"/>
        <w:ind w:left="720" w:hanging="720"/>
      </w:pPr>
      <w:r w:rsidRPr="001D0871">
        <w:t>2.</w:t>
      </w:r>
      <w:r w:rsidRPr="001D0871">
        <w:tab/>
        <w:t xml:space="preserve">Poulsen AH, Sorensen M, Andersen ZJ, Ketzel M, Raaschou-Nielsen O: </w:t>
      </w:r>
      <w:r w:rsidRPr="001D0871">
        <w:rPr>
          <w:b/>
        </w:rPr>
        <w:t>Air pollution from traffic and risk for brain tumors: a nationwide study in Denmark</w:t>
      </w:r>
      <w:r w:rsidRPr="001D0871">
        <w:t xml:space="preserve">. </w:t>
      </w:r>
      <w:r w:rsidRPr="001D0871">
        <w:rPr>
          <w:i/>
        </w:rPr>
        <w:t xml:space="preserve">Cancer Causes Control </w:t>
      </w:r>
      <w:r w:rsidRPr="001D0871">
        <w:t xml:space="preserve">2016, </w:t>
      </w:r>
      <w:r w:rsidRPr="001D0871">
        <w:rPr>
          <w:b/>
        </w:rPr>
        <w:t>27</w:t>
      </w:r>
      <w:r w:rsidRPr="001D0871">
        <w:t>(4):473-480.</w:t>
      </w:r>
    </w:p>
    <w:p w:rsidR="006D4C93" w:rsidRPr="001D0871" w:rsidRDefault="006D4C93" w:rsidP="006D4C93">
      <w:pPr>
        <w:pStyle w:val="EndNoteBibliography"/>
        <w:ind w:left="720" w:hanging="720"/>
      </w:pPr>
      <w:r w:rsidRPr="001D0871">
        <w:t>3.</w:t>
      </w:r>
      <w:r w:rsidRPr="001D0871">
        <w:tab/>
        <w:t>Andersen ZJ, Pedersen M, Weinmayr G, Stafoggia M, Galassi C, Jorgensen JT, Sommar JN, Forsberg B, Olsson D, Oftedal B</w:t>
      </w:r>
      <w:r w:rsidRPr="001D0871">
        <w:rPr>
          <w:i/>
        </w:rPr>
        <w:t xml:space="preserve"> et al</w:t>
      </w:r>
      <w:r w:rsidRPr="001D0871">
        <w:t xml:space="preserve">: </w:t>
      </w:r>
      <w:r w:rsidRPr="001D0871">
        <w:rPr>
          <w:b/>
        </w:rPr>
        <w:t>Long-term exposure to ambient air pollution and incidence of brain tumor: the European Study of Cohorts for Air Pollution Effects (ESCAPE)</w:t>
      </w:r>
      <w:r w:rsidRPr="001D0871">
        <w:t xml:space="preserve">. </w:t>
      </w:r>
      <w:r w:rsidRPr="001D0871">
        <w:rPr>
          <w:i/>
        </w:rPr>
        <w:t xml:space="preserve">Neuro Oncol </w:t>
      </w:r>
      <w:r w:rsidRPr="001D0871">
        <w:t xml:space="preserve">2018, </w:t>
      </w:r>
      <w:r w:rsidRPr="001D0871">
        <w:rPr>
          <w:b/>
        </w:rPr>
        <w:t>20</w:t>
      </w:r>
      <w:r w:rsidRPr="001D0871">
        <w:t>(3):420-432.</w:t>
      </w:r>
    </w:p>
    <w:p w:rsidR="006D4C93" w:rsidRPr="00603CAA" w:rsidRDefault="006D4C93" w:rsidP="006D4C93">
      <w:pPr>
        <w:rPr>
          <w:lang w:val="en-US"/>
        </w:rPr>
      </w:pPr>
      <w:r>
        <w:fldChar w:fldCharType="end"/>
      </w:r>
    </w:p>
    <w:p w:rsidR="00450AFD" w:rsidRDefault="00E11EBD" w:rsidP="00E11EBD">
      <w:pPr>
        <w:rPr>
          <w:lang w:val="en-US"/>
        </w:rPr>
      </w:pPr>
      <w:r w:rsidRPr="0002467A">
        <w:rPr>
          <w:lang w:val="en-US"/>
        </w:rPr>
        <w:tab/>
      </w:r>
      <w:r w:rsidR="00ED7AB5" w:rsidRPr="0002467A">
        <w:rPr>
          <w:lang w:val="en-US"/>
        </w:rPr>
        <w:tab/>
      </w:r>
      <w:r w:rsidR="00ED7AB5" w:rsidRPr="0002467A">
        <w:rPr>
          <w:lang w:val="en-US"/>
        </w:rPr>
        <w:tab/>
      </w:r>
    </w:p>
    <w:p w:rsidR="00450AFD" w:rsidRPr="00450AFD" w:rsidRDefault="00450AFD" w:rsidP="00181D97">
      <w:pPr>
        <w:rPr>
          <w:lang w:val="en-US"/>
        </w:rPr>
      </w:pPr>
    </w:p>
    <w:sectPr w:rsidR="00450AFD" w:rsidRPr="00450AFD" w:rsidSect="000E139C">
      <w:pgSz w:w="16840" w:h="11907" w:orient="landscape"/>
      <w:pgMar w:top="720" w:right="720" w:bottom="720" w:left="720" w:header="708" w:footer="708" w:gutter="0"/>
      <w:cols w:space="708"/>
      <w:docGrid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7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1304"/>
  <w:hyphenationZone w:val="425"/>
  <w:displayHorizontalDrawingGridEvery w:val="0"/>
  <w:displayVerticalDrawingGridEvery w:val="0"/>
  <w:doNotUseMarginsForDrawingGridOrigin/>
  <w:noPunctuationKerning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21610"/>
    <w:rsid w:val="0000579C"/>
    <w:rsid w:val="0001281E"/>
    <w:rsid w:val="00021610"/>
    <w:rsid w:val="0002467A"/>
    <w:rsid w:val="00044F59"/>
    <w:rsid w:val="00053BE9"/>
    <w:rsid w:val="00095594"/>
    <w:rsid w:val="000E139C"/>
    <w:rsid w:val="001120A0"/>
    <w:rsid w:val="00181D97"/>
    <w:rsid w:val="001E11CC"/>
    <w:rsid w:val="002333B7"/>
    <w:rsid w:val="002A7F6A"/>
    <w:rsid w:val="00310B02"/>
    <w:rsid w:val="00312804"/>
    <w:rsid w:val="003170A0"/>
    <w:rsid w:val="00327DA6"/>
    <w:rsid w:val="003965F5"/>
    <w:rsid w:val="003E3CD1"/>
    <w:rsid w:val="003E47F6"/>
    <w:rsid w:val="0041334F"/>
    <w:rsid w:val="00442043"/>
    <w:rsid w:val="0044391B"/>
    <w:rsid w:val="00450AFD"/>
    <w:rsid w:val="00456ABA"/>
    <w:rsid w:val="004B0F8A"/>
    <w:rsid w:val="00516DCF"/>
    <w:rsid w:val="005D3319"/>
    <w:rsid w:val="00603CAA"/>
    <w:rsid w:val="006801C6"/>
    <w:rsid w:val="0068657D"/>
    <w:rsid w:val="006D4C93"/>
    <w:rsid w:val="007302F4"/>
    <w:rsid w:val="007424BE"/>
    <w:rsid w:val="007A767D"/>
    <w:rsid w:val="00887141"/>
    <w:rsid w:val="00900BF8"/>
    <w:rsid w:val="00905DFC"/>
    <w:rsid w:val="00923B80"/>
    <w:rsid w:val="00955803"/>
    <w:rsid w:val="009B5939"/>
    <w:rsid w:val="009C788C"/>
    <w:rsid w:val="009E0D3B"/>
    <w:rsid w:val="00A05D37"/>
    <w:rsid w:val="00A31A1E"/>
    <w:rsid w:val="00A828D2"/>
    <w:rsid w:val="00AB5A11"/>
    <w:rsid w:val="00AB6095"/>
    <w:rsid w:val="00AC32DD"/>
    <w:rsid w:val="00AD2217"/>
    <w:rsid w:val="00B1642B"/>
    <w:rsid w:val="00BB0617"/>
    <w:rsid w:val="00BB5BC1"/>
    <w:rsid w:val="00BF38E0"/>
    <w:rsid w:val="00C71906"/>
    <w:rsid w:val="00C92B0A"/>
    <w:rsid w:val="00CC3D11"/>
    <w:rsid w:val="00CD1AD7"/>
    <w:rsid w:val="00CE45AA"/>
    <w:rsid w:val="00DF2CA2"/>
    <w:rsid w:val="00E003FE"/>
    <w:rsid w:val="00E11EBD"/>
    <w:rsid w:val="00E231E4"/>
    <w:rsid w:val="00E34D00"/>
    <w:rsid w:val="00E94D56"/>
    <w:rsid w:val="00EA3519"/>
    <w:rsid w:val="00EC329B"/>
    <w:rsid w:val="00EC7912"/>
    <w:rsid w:val="00ED7AB5"/>
    <w:rsid w:val="00F17EFD"/>
    <w:rsid w:val="00F26C67"/>
    <w:rsid w:val="00F52D46"/>
    <w:rsid w:val="00F7126C"/>
    <w:rsid w:val="00F74112"/>
    <w:rsid w:val="00FA5476"/>
    <w:rsid w:val="00FB42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473F1487"/>
  <w15:chartTrackingRefBased/>
  <w15:docId w15:val="{505EDBC7-2F77-4786-966F-C39B0C1ADB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="Times New Roman"/>
        <w:lang w:val="da-DK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table" w:styleId="Tabel-Gitter">
    <w:name w:val="Table Grid"/>
    <w:basedOn w:val="Tabel-Normal"/>
    <w:rsid w:val="009E0D3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Markeringsbobletekst">
    <w:name w:val="Balloon Text"/>
    <w:basedOn w:val="Normal"/>
    <w:link w:val="MarkeringsbobletekstTegn"/>
    <w:semiHidden/>
    <w:unhideWhenUsed/>
    <w:rsid w:val="003965F5"/>
    <w:rPr>
      <w:rFonts w:ascii="Segoe UI" w:hAnsi="Segoe UI" w:cs="Segoe UI"/>
      <w:sz w:val="18"/>
      <w:szCs w:val="18"/>
    </w:rPr>
  </w:style>
  <w:style w:type="character" w:customStyle="1" w:styleId="MarkeringsbobletekstTegn">
    <w:name w:val="Markeringsbobletekst Tegn"/>
    <w:basedOn w:val="Standardskrifttypeiafsnit"/>
    <w:link w:val="Markeringsbobletekst"/>
    <w:semiHidden/>
    <w:rsid w:val="003965F5"/>
    <w:rPr>
      <w:rFonts w:ascii="Segoe UI" w:hAnsi="Segoe UI" w:cs="Segoe UI"/>
      <w:sz w:val="18"/>
      <w:szCs w:val="18"/>
    </w:rPr>
  </w:style>
  <w:style w:type="character" w:styleId="Kommentarhenvisning">
    <w:name w:val="annotation reference"/>
    <w:basedOn w:val="Standardskrifttypeiafsnit"/>
    <w:semiHidden/>
    <w:unhideWhenUsed/>
    <w:rsid w:val="003965F5"/>
    <w:rPr>
      <w:sz w:val="16"/>
      <w:szCs w:val="16"/>
    </w:rPr>
  </w:style>
  <w:style w:type="paragraph" w:styleId="Kommentartekst">
    <w:name w:val="annotation text"/>
    <w:basedOn w:val="Normal"/>
    <w:link w:val="KommentartekstTegn"/>
    <w:semiHidden/>
    <w:unhideWhenUsed/>
    <w:rsid w:val="003965F5"/>
    <w:rPr>
      <w:sz w:val="20"/>
    </w:rPr>
  </w:style>
  <w:style w:type="character" w:customStyle="1" w:styleId="KommentartekstTegn">
    <w:name w:val="Kommentartekst Tegn"/>
    <w:basedOn w:val="Standardskrifttypeiafsnit"/>
    <w:link w:val="Kommentartekst"/>
    <w:semiHidden/>
    <w:rsid w:val="003965F5"/>
  </w:style>
  <w:style w:type="paragraph" w:styleId="Kommentaremne">
    <w:name w:val="annotation subject"/>
    <w:basedOn w:val="Kommentartekst"/>
    <w:next w:val="Kommentartekst"/>
    <w:link w:val="KommentaremneTegn"/>
    <w:semiHidden/>
    <w:unhideWhenUsed/>
    <w:rsid w:val="003965F5"/>
    <w:rPr>
      <w:b/>
      <w:bCs/>
    </w:rPr>
  </w:style>
  <w:style w:type="character" w:customStyle="1" w:styleId="KommentaremneTegn">
    <w:name w:val="Kommentaremne Tegn"/>
    <w:basedOn w:val="KommentartekstTegn"/>
    <w:link w:val="Kommentaremne"/>
    <w:semiHidden/>
    <w:rsid w:val="003965F5"/>
    <w:rPr>
      <w:b/>
      <w:bCs/>
    </w:rPr>
  </w:style>
  <w:style w:type="paragraph" w:customStyle="1" w:styleId="EndNoteBibliography">
    <w:name w:val="EndNote Bibliography"/>
    <w:basedOn w:val="Normal"/>
    <w:link w:val="EndNoteBibliographyTegn"/>
    <w:rsid w:val="006D4C93"/>
    <w:rPr>
      <w:noProof/>
      <w:lang w:val="en-US"/>
    </w:rPr>
  </w:style>
  <w:style w:type="character" w:customStyle="1" w:styleId="EndNoteBibliographyTegn">
    <w:name w:val="EndNote Bibliography Tegn"/>
    <w:basedOn w:val="Standardskrifttypeiafsnit"/>
    <w:link w:val="EndNoteBibliography"/>
    <w:rsid w:val="006D4C93"/>
    <w:rPr>
      <w:noProof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5953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150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835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690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68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638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421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104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81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57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978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63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847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ontortema">
  <a:themeElements>
    <a:clrScheme name="Kont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ont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D0446B-1767-473B-89AD-30D5B49765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6</Pages>
  <Words>1453</Words>
  <Characters>10117</Characters>
  <Application>Microsoft Office Word</Application>
  <DocSecurity>0</DocSecurity>
  <Lines>84</Lines>
  <Paragraphs>2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Kræftens Bekæmpelse</Company>
  <LinksUpToDate>false</LinksUpToDate>
  <CharactersWithSpaces>115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lak Harbo Poulsen</dc:creator>
  <cp:keywords/>
  <dc:description/>
  <cp:lastModifiedBy>Aslak Harbo Poulsen</cp:lastModifiedBy>
  <cp:revision>3</cp:revision>
  <cp:lastPrinted>2020-06-15T12:41:00Z</cp:lastPrinted>
  <dcterms:created xsi:type="dcterms:W3CDTF">2020-06-15T15:04:00Z</dcterms:created>
  <dcterms:modified xsi:type="dcterms:W3CDTF">2020-06-15T15:56:00Z</dcterms:modified>
</cp:coreProperties>
</file>